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311B" w:rsidRDefault="00A6311B">
      <w:pPr>
        <w:rPr>
          <w:rFonts w:ascii="ITCFranklinGothic LT Book" w:hAnsi="ITCFranklinGothic LT Book"/>
        </w:rPr>
      </w:pPr>
      <w:r>
        <w:rPr>
          <w:rFonts w:ascii="ITCFranklinGothic LT Book" w:hAnsi="ITCFranklinGothic LT Book"/>
        </w:rPr>
        <w:t>A</w:t>
      </w:r>
      <w:bookmarkStart w:id="0" w:name="_GoBack"/>
      <w:bookmarkEnd w:id="0"/>
      <w:r>
        <w:rPr>
          <w:rFonts w:ascii="ITCFranklinGothic LT Book" w:hAnsi="ITCFranklinGothic LT Book"/>
        </w:rPr>
        <w:t>nschrift</w:t>
      </w:r>
    </w:p>
    <w:p w:rsidR="00A6311B" w:rsidRDefault="00A6311B">
      <w:pPr>
        <w:rPr>
          <w:rFonts w:ascii="ITCFranklinGothic LT Book" w:hAnsi="ITCFranklinGothic LT Book"/>
        </w:rPr>
      </w:pPr>
    </w:p>
    <w:p w:rsidR="00A6311B" w:rsidRDefault="00A6311B">
      <w:pPr>
        <w:rPr>
          <w:rFonts w:ascii="ITCFranklinGothic LT Book" w:hAnsi="ITCFranklinGothic LT Book"/>
        </w:rPr>
      </w:pPr>
    </w:p>
    <w:p w:rsidR="00A6311B" w:rsidRDefault="00A6311B">
      <w:pPr>
        <w:rPr>
          <w:rFonts w:ascii="ITCFranklinGothic LT Book" w:hAnsi="ITCFranklinGothic LT Book"/>
        </w:rPr>
      </w:pPr>
    </w:p>
    <w:p w:rsidR="00A6311B" w:rsidRDefault="00A6311B">
      <w:pPr>
        <w:rPr>
          <w:rFonts w:ascii="ITCFranklinGothic LT Book" w:hAnsi="ITCFranklinGothic LT Book"/>
        </w:rPr>
      </w:pPr>
    </w:p>
    <w:p w:rsidR="00A6311B" w:rsidRDefault="00A6311B">
      <w:pPr>
        <w:rPr>
          <w:rFonts w:ascii="ITCFranklinGothic LT Book" w:hAnsi="ITCFranklinGothic LT Book"/>
        </w:rPr>
      </w:pPr>
    </w:p>
    <w:p w:rsidR="00A6311B" w:rsidRDefault="00A6311B">
      <w:pPr>
        <w:rPr>
          <w:rFonts w:ascii="ITCFranklinGothic LT Book" w:hAnsi="ITCFranklinGothic LT Book"/>
        </w:rPr>
      </w:pPr>
    </w:p>
    <w:p w:rsidR="00A6311B" w:rsidRDefault="00A6311B" w:rsidP="00A6311B">
      <w:pPr>
        <w:pStyle w:val="Betreff"/>
        <w:ind w:right="680"/>
        <w:rPr>
          <w:b w:val="0"/>
        </w:rPr>
      </w:pPr>
      <w:r>
        <w:t>Betreff</w:t>
      </w:r>
      <w:r>
        <w:rPr>
          <w:b w:val="0"/>
        </w:rPr>
        <w:t xml:space="preserve">: </w:t>
      </w:r>
      <w:r>
        <w:t xml:space="preserve">Name, Vorname geb.: </w:t>
      </w:r>
      <w:proofErr w:type="spellStart"/>
      <w:r>
        <w:t>xx.</w:t>
      </w:r>
      <w:proofErr w:type="gramStart"/>
      <w:r>
        <w:t>xx.xxxx</w:t>
      </w:r>
      <w:proofErr w:type="spellEnd"/>
      <w:proofErr w:type="gramEnd"/>
      <w:r>
        <w:t xml:space="preserve"> zur Vorlage bei Ihrer Krankenkasse</w:t>
      </w:r>
    </w:p>
    <w:p w:rsidR="00A6311B" w:rsidRDefault="00A6311B" w:rsidP="00A6311B">
      <w:pPr>
        <w:pStyle w:val="Betreff"/>
        <w:ind w:right="680"/>
        <w:rPr>
          <w:b w:val="0"/>
        </w:rPr>
      </w:pPr>
    </w:p>
    <w:p w:rsidR="00A6311B" w:rsidRDefault="00A6311B" w:rsidP="00A6311B">
      <w:pPr>
        <w:pStyle w:val="Betreff"/>
        <w:ind w:right="680"/>
        <w:rPr>
          <w:b w:val="0"/>
        </w:rPr>
      </w:pPr>
    </w:p>
    <w:p w:rsidR="00A6311B" w:rsidRDefault="00A6311B" w:rsidP="00A6311B">
      <w:pPr>
        <w:pStyle w:val="Betreff"/>
        <w:ind w:right="680"/>
        <w:rPr>
          <w:b w:val="0"/>
        </w:rPr>
      </w:pPr>
    </w:p>
    <w:p w:rsidR="00A6311B" w:rsidRDefault="00A6311B" w:rsidP="00A6311B">
      <w:pPr>
        <w:pStyle w:val="Betreff"/>
        <w:ind w:right="680"/>
        <w:rPr>
          <w:b w:val="0"/>
        </w:rPr>
      </w:pPr>
    </w:p>
    <w:tbl>
      <w:tblPr>
        <w:tblW w:w="9925" w:type="dxa"/>
        <w:tblLayout w:type="fixed"/>
        <w:tblCellMar>
          <w:left w:w="0" w:type="dxa"/>
          <w:right w:w="0" w:type="dxa"/>
        </w:tblCellMar>
        <w:tblLook w:val="0000" w:firstRow="0" w:lastRow="0" w:firstColumn="0" w:lastColumn="0" w:noHBand="0" w:noVBand="0"/>
      </w:tblPr>
      <w:tblGrid>
        <w:gridCol w:w="9925"/>
      </w:tblGrid>
      <w:tr w:rsidR="00A6311B" w:rsidRPr="00953718" w:rsidTr="006E1E85">
        <w:trPr>
          <w:cantSplit/>
          <w:trHeight w:val="787"/>
        </w:trPr>
        <w:tc>
          <w:tcPr>
            <w:tcW w:w="9925" w:type="dxa"/>
          </w:tcPr>
          <w:p w:rsidR="00A6311B" w:rsidRPr="00953718" w:rsidRDefault="00A6311B" w:rsidP="006E1E85">
            <w:pPr>
              <w:pStyle w:val="Betreff"/>
              <w:ind w:right="680"/>
            </w:pPr>
          </w:p>
          <w:p w:rsidR="00A6311B" w:rsidRPr="00953718" w:rsidRDefault="00A6311B" w:rsidP="006E1E85">
            <w:pPr>
              <w:pStyle w:val="Korrespondenz2"/>
            </w:pPr>
            <w:r w:rsidRPr="00953718">
              <w:t>Sehr geehrte Frau Name,</w:t>
            </w:r>
          </w:p>
          <w:p w:rsidR="00A6311B" w:rsidRPr="00953718" w:rsidRDefault="00A6311B" w:rsidP="006E1E85">
            <w:pPr>
              <w:pStyle w:val="Korrespondenz2"/>
            </w:pPr>
          </w:p>
          <w:p w:rsidR="00A6311B" w:rsidRPr="00953718" w:rsidRDefault="00A6311B" w:rsidP="006E1E85">
            <w:pPr>
              <w:pStyle w:val="Korrespondenz2"/>
              <w:ind w:right="575"/>
              <w:jc w:val="both"/>
            </w:pPr>
            <w:r w:rsidRPr="00953718">
              <w:t xml:space="preserve">bezugnehmend auf das Anschreiben Ihrer Krankenkasse vom </w:t>
            </w:r>
            <w:proofErr w:type="spellStart"/>
            <w:r w:rsidRPr="00953718">
              <w:t>xx.</w:t>
            </w:r>
            <w:proofErr w:type="gramStart"/>
            <w:r w:rsidRPr="00953718">
              <w:t>xx.xxxx</w:t>
            </w:r>
            <w:proofErr w:type="spellEnd"/>
            <w:proofErr w:type="gramEnd"/>
            <w:r w:rsidRPr="00953718">
              <w:t xml:space="preserve"> (Versichertennummer: XX) bzgl. der Ablehnung der Kostenübernahme Ihrer postoperativen HPV-Impfung mit Gardasil9®nach der Therapie einer hochgradigen Krebsvorstufe/HSIL des Gebärmutterhalses durch Ihre Krankenkasse mit der Bitte um Darlegung des wissenschaftlichen Hintergrunds zur Empfehlung der Durchführung dieser Impfung möchte ich Ihnen diese gerne zukommen lassen.</w:t>
            </w:r>
          </w:p>
          <w:p w:rsidR="00A6311B" w:rsidRPr="00953718" w:rsidRDefault="00A6311B" w:rsidP="006E1E85">
            <w:pPr>
              <w:pStyle w:val="Korrespondenz2"/>
              <w:ind w:right="575"/>
              <w:jc w:val="both"/>
            </w:pPr>
          </w:p>
          <w:p w:rsidR="00A6311B" w:rsidRPr="00953718" w:rsidRDefault="00A6311B" w:rsidP="006E1E85">
            <w:pPr>
              <w:pStyle w:val="Korrespondenz2"/>
              <w:ind w:right="575"/>
              <w:jc w:val="both"/>
            </w:pPr>
            <w:r w:rsidRPr="00953718">
              <w:t xml:space="preserve">Dieses Schreiben dürfen Sie gerne Ihrer Krankenkasse mit der Bitte um Prüfung durch einen medizinischen Sachverständigen und als Grundlage für den zweiten Widerspruch vorlegen. </w:t>
            </w:r>
          </w:p>
          <w:p w:rsidR="00A6311B" w:rsidRPr="00953718" w:rsidRDefault="00A6311B" w:rsidP="006E1E85">
            <w:pPr>
              <w:pStyle w:val="Korrespondenz2"/>
              <w:ind w:right="575"/>
              <w:jc w:val="both"/>
            </w:pPr>
          </w:p>
          <w:p w:rsidR="00A6311B" w:rsidRPr="00953718" w:rsidRDefault="00A6311B" w:rsidP="006E1E85">
            <w:pPr>
              <w:pStyle w:val="Korrespondenz2"/>
              <w:ind w:right="575"/>
              <w:jc w:val="both"/>
            </w:pPr>
            <w:r w:rsidRPr="00953718">
              <w:t xml:space="preserve">Ich empfehle Ihnen dringend die postoperative HPV-Impfung mit </w:t>
            </w:r>
            <w:r w:rsidR="00335AA4" w:rsidRPr="00953718">
              <w:t>Gardasil9®</w:t>
            </w:r>
            <w:r w:rsidRPr="00953718">
              <w:t xml:space="preserve"> nach der Therapie eines HPV-assoziierten HSIL und </w:t>
            </w:r>
            <w:r w:rsidR="00335AA4">
              <w:t>lege Ihnen nahe,</w:t>
            </w:r>
            <w:r w:rsidR="00335AA4" w:rsidRPr="00953718">
              <w:t xml:space="preserve"> </w:t>
            </w:r>
            <w:r w:rsidRPr="00953718">
              <w:t>im Vorfeld eine Kostenübernahme über Ihre Krankenkasse zu prüfen.</w:t>
            </w:r>
          </w:p>
          <w:p w:rsidR="00A6311B" w:rsidRPr="00953718" w:rsidRDefault="00A6311B" w:rsidP="006E1E85">
            <w:pPr>
              <w:pStyle w:val="Korrespondenz2"/>
            </w:pPr>
          </w:p>
        </w:tc>
      </w:tr>
    </w:tbl>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Aktuell wird die Impfung nach STIKO für Frauen und Männer im Alter von 9 bis 14 Jahren vor dem ersten Geschlechtsverkehr bzw. bis zum 17. Lebensjahr empfohlen und die Kosten</w:t>
      </w:r>
      <w:r w:rsidR="00335AA4">
        <w:rPr>
          <w:rFonts w:ascii="ITCFranklinGothic LT Book" w:hAnsi="ITCFranklinGothic LT Book"/>
        </w:rPr>
        <w:t xml:space="preserve"> werden</w:t>
      </w:r>
      <w:r w:rsidRPr="00953718">
        <w:rPr>
          <w:rFonts w:ascii="ITCFranklinGothic LT Book" w:hAnsi="ITCFranklinGothic LT Book"/>
        </w:rPr>
        <w:t xml:space="preserve"> von den gesetzlichen Krankenkassen übernommen. Beide Impfstoffe sind ab dem </w:t>
      </w:r>
      <w:r w:rsidR="00335AA4">
        <w:rPr>
          <w:rFonts w:ascii="ITCFranklinGothic LT Book" w:hAnsi="ITCFranklinGothic LT Book"/>
        </w:rPr>
        <w:t>9.</w:t>
      </w:r>
      <w:r w:rsidR="00335AA4" w:rsidRPr="00953718">
        <w:rPr>
          <w:rFonts w:ascii="ITCFranklinGothic LT Book" w:hAnsi="ITCFranklinGothic LT Book"/>
        </w:rPr>
        <w:t xml:space="preserve"> </w:t>
      </w:r>
      <w:r w:rsidRPr="00953718">
        <w:rPr>
          <w:rFonts w:ascii="ITCFranklinGothic LT Book" w:hAnsi="ITCFranklinGothic LT Book"/>
        </w:rPr>
        <w:t>Lebensjahr für beide Geschlechter europaweit ohne Altersbegrenzung nach oben zugelassen (kein Off-Label-</w:t>
      </w:r>
      <w:proofErr w:type="spellStart"/>
      <w:r w:rsidRPr="00953718">
        <w:rPr>
          <w:rFonts w:ascii="ITCFranklinGothic LT Book" w:hAnsi="ITCFranklinGothic LT Book"/>
        </w:rPr>
        <w:t>Use</w:t>
      </w:r>
      <w:proofErr w:type="spellEnd"/>
      <w:r w:rsidRPr="00953718">
        <w:rPr>
          <w:rFonts w:ascii="ITCFranklinGothic LT Book" w:hAnsi="ITCFranklinGothic LT Book"/>
        </w:rPr>
        <w:t xml:space="preserve">). </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Viele Krankenkassen finanzieren die HPV-Impfung nach Einzelfallentscheidung auch über das von de</w:t>
      </w:r>
      <w:r w:rsidR="00335AA4">
        <w:rPr>
          <w:rFonts w:ascii="ITCFranklinGothic LT Book" w:hAnsi="ITCFranklinGothic LT Book"/>
        </w:rPr>
        <w:t>r</w:t>
      </w:r>
      <w:r w:rsidRPr="00953718">
        <w:rPr>
          <w:rFonts w:ascii="ITCFranklinGothic LT Book" w:hAnsi="ITCFranklinGothic LT Book"/>
        </w:rPr>
        <w:t xml:space="preserve"> STIKO vorgegeben</w:t>
      </w:r>
      <w:r w:rsidR="00335AA4">
        <w:rPr>
          <w:rFonts w:ascii="ITCFranklinGothic LT Book" w:hAnsi="ITCFranklinGothic LT Book"/>
        </w:rPr>
        <w:t>e</w:t>
      </w:r>
      <w:r w:rsidRPr="00953718">
        <w:rPr>
          <w:rFonts w:ascii="ITCFranklinGothic LT Book" w:hAnsi="ITCFranklinGothic LT Book"/>
        </w:rPr>
        <w:t xml:space="preserve"> Intervall hinaus. Die HPV-Impfung kann auch nach dem 18. Lebensjahr und zur Absenkung der Reinfektionsrate nach stattgehabter HPV-Infektion sinnvoll sein </w:t>
      </w:r>
      <w:r w:rsidRPr="00953718">
        <w:rPr>
          <w:rFonts w:ascii="ITCFranklinGothic LT Book" w:hAnsi="ITCFranklinGothic LT Book"/>
        </w:rPr>
        <w:fldChar w:fldCharType="begin">
          <w:fldData xml:space="preserve">PEVuZE5vdGU+PENpdGU+PEF1dGhvcj5NdW5vejwvQXV0aG9yPjxZZWFyPjIwMDk8L1llYXI+PFJl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DktNTc8L3BhZ2VzPjx2b2x1bWU+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1ODEtNzwvcGFnZXM+PHZvbHVt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lMx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</w:fldData>
        </w:fldChar>
      </w:r>
      <w:r w:rsidRPr="00953718">
        <w:rPr>
          <w:rFonts w:ascii="ITCFranklinGothic LT Book" w:hAnsi="ITCFranklinGothic LT Book"/>
        </w:rPr>
        <w:instrText xml:space="preserve"> ADDIN EN.CITE </w:instrText>
      </w:r>
      <w:r w:rsidRPr="00953718">
        <w:rPr>
          <w:rFonts w:ascii="ITCFranklinGothic LT Book" w:hAnsi="ITCFranklinGothic LT Book"/>
        </w:rPr>
        <w:fldChar w:fldCharType="begin">
          <w:fldData xml:space="preserve">PEVuZE5vdGU+PENpdGU+PEF1dGhvcj5NdW5vejwvQXV0aG9yPjxZZWFyPjIwMDk8L1llYXI+PFJl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DktNTc8L3BhZ2VzPjx2b2x1bWU+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</w:fldData>
        </w:fldChar>
      </w:r>
      <w:r w:rsidRPr="00953718">
        <w:rPr>
          <w:rFonts w:ascii="ITCFranklinGothic LT Book" w:hAnsi="ITCFranklinGothic LT Book"/>
        </w:rPr>
        <w:instrText xml:space="preserve"> ADDIN EN.CITE.DATA </w:instrText>
      </w:r>
      <w:r w:rsidRPr="00953718">
        <w:rPr>
          <w:rFonts w:ascii="ITCFranklinGothic LT Book" w:hAnsi="ITCFranklinGothic LT Book"/>
        </w:rPr>
      </w:r>
      <w:r w:rsidRPr="00953718">
        <w:rPr>
          <w:rFonts w:ascii="ITCFranklinGothic LT Book" w:hAnsi="ITCFranklinGothic LT Book"/>
        </w:rPr>
        <w:fldChar w:fldCharType="end"/>
      </w:r>
      <w:r w:rsidRPr="00953718">
        <w:rPr>
          <w:rFonts w:ascii="ITCFranklinGothic LT Book" w:hAnsi="ITCFranklinGothic LT Book"/>
        </w:rPr>
      </w:r>
      <w:r w:rsidRPr="00953718">
        <w:rPr>
          <w:rFonts w:ascii="ITCFranklinGothic LT Book" w:hAnsi="ITCFranklinGothic LT Book"/>
        </w:rPr>
        <w:fldChar w:fldCharType="separate"/>
      </w:r>
      <w:r w:rsidRPr="00953718">
        <w:rPr>
          <w:rFonts w:ascii="ITCFranklinGothic LT Book" w:hAnsi="ITCFranklinGothic LT Book"/>
          <w:noProof/>
        </w:rPr>
        <w:t>[1-4]</w:t>
      </w:r>
      <w:r w:rsidRPr="00953718">
        <w:rPr>
          <w:rFonts w:ascii="ITCFranklinGothic LT Book" w:hAnsi="ITCFranklinGothic LT Book"/>
        </w:rPr>
        <w:fldChar w:fldCharType="end"/>
      </w:r>
      <w:r w:rsidRPr="00953718">
        <w:rPr>
          <w:rFonts w:ascii="ITCFranklinGothic LT Book" w:hAnsi="ITCFranklinGothic LT Book"/>
        </w:rPr>
        <w:t xml:space="preserve">. Hierbei geht es um die Prophylaxe </w:t>
      </w:r>
      <w:r w:rsidR="00335AA4">
        <w:rPr>
          <w:rFonts w:ascii="ITCFranklinGothic LT Book" w:hAnsi="ITCFranklinGothic LT Book"/>
        </w:rPr>
        <w:t>einer</w:t>
      </w:r>
      <w:r w:rsidR="00335AA4" w:rsidRPr="00953718">
        <w:rPr>
          <w:rFonts w:ascii="ITCFranklinGothic LT Book" w:hAnsi="ITCFranklinGothic LT Book"/>
        </w:rPr>
        <w:t xml:space="preserve"> </w:t>
      </w:r>
      <w:r w:rsidRPr="00953718">
        <w:rPr>
          <w:rFonts w:ascii="ITCFranklinGothic LT Book" w:hAnsi="ITCFranklinGothic LT Book"/>
        </w:rPr>
        <w:t>Re</w:t>
      </w:r>
      <w:r w:rsidR="00335AA4">
        <w:rPr>
          <w:rFonts w:ascii="ITCFranklinGothic LT Book" w:hAnsi="ITCFranklinGothic LT Book"/>
        </w:rPr>
        <w:t>i</w:t>
      </w:r>
      <w:r w:rsidRPr="00953718">
        <w:rPr>
          <w:rFonts w:ascii="ITCFranklinGothic LT Book" w:hAnsi="ITCFranklinGothic LT Book"/>
        </w:rPr>
        <w:t>nfektion und nicht um einen therapeutischen Effekt auf die derzeitige Infektion des HPV</w:t>
      </w:r>
      <w:r w:rsidR="00335AA4">
        <w:rPr>
          <w:rFonts w:ascii="ITCFranklinGothic LT Book" w:hAnsi="ITCFranklinGothic LT Book"/>
        </w:rPr>
        <w:t>-</w:t>
      </w:r>
      <w:r w:rsidRPr="00953718">
        <w:rPr>
          <w:rFonts w:ascii="ITCFranklinGothic LT Book" w:hAnsi="ITCFranklinGothic LT Book"/>
        </w:rPr>
        <w:t xml:space="preserve">Subtyps. Nach einer HPV-Impfung sind die Antikörpertiter deutlich höher als nach natürlicher Infektion der Patientin. Es konnte auch gezeigt werden, dass die induzierten Antikörper teilweise kreuzneutralisierend und </w:t>
      </w:r>
      <w:proofErr w:type="spellStart"/>
      <w:r w:rsidRPr="00953718">
        <w:rPr>
          <w:rFonts w:ascii="ITCFranklinGothic LT Book" w:hAnsi="ITCFranklinGothic LT Book"/>
        </w:rPr>
        <w:t>kreuzprotektiv</w:t>
      </w:r>
      <w:proofErr w:type="spellEnd"/>
      <w:r w:rsidRPr="00953718">
        <w:rPr>
          <w:rFonts w:ascii="ITCFranklinGothic LT Book" w:hAnsi="ITCFranklinGothic LT Book"/>
        </w:rPr>
        <w:t xml:space="preserve"> wirken </w:t>
      </w:r>
      <w:r w:rsidRPr="00953718">
        <w:rPr>
          <w:rFonts w:ascii="ITCFranklinGothic LT Book" w:hAnsi="ITCFranklinGothic LT Book"/>
        </w:rPr>
        <w:fldChar w:fldCharType="begin">
          <w:fldData xml:space="preserve">PEVuZE5vdGU+PENpdGU+PEF1dGhvcj5IYXJwZXI8L0F1dGhvcj48WWVhcj4yMDA2PC9ZZWFyPjxS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</w:fldData>
        </w:fldChar>
      </w:r>
      <w:r w:rsidRPr="00953718">
        <w:rPr>
          <w:rFonts w:ascii="ITCFranklinGothic LT Book" w:hAnsi="ITCFranklinGothic LT Book"/>
        </w:rPr>
        <w:instrText xml:space="preserve"> ADDIN EN.CITE </w:instrText>
      </w:r>
      <w:r w:rsidRPr="00953718">
        <w:rPr>
          <w:rFonts w:ascii="ITCFranklinGothic LT Book" w:hAnsi="ITCFranklinGothic LT Book"/>
        </w:rPr>
        <w:fldChar w:fldCharType="begin">
          <w:fldData xml:space="preserve">PEVuZE5vdGU+PENpdGU+PEF1dGhvcj5IYXJwZXI8L0F1dGhvcj48WWVhcj4yMDA2PC9ZZWFyPjxS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</w:fldData>
        </w:fldChar>
      </w:r>
      <w:r w:rsidRPr="00953718">
        <w:rPr>
          <w:rFonts w:ascii="ITCFranklinGothic LT Book" w:hAnsi="ITCFranklinGothic LT Book"/>
        </w:rPr>
        <w:instrText xml:space="preserve"> ADDIN EN.CITE.DATA </w:instrText>
      </w:r>
      <w:r w:rsidRPr="00953718">
        <w:rPr>
          <w:rFonts w:ascii="ITCFranklinGothic LT Book" w:hAnsi="ITCFranklinGothic LT Book"/>
        </w:rPr>
      </w:r>
      <w:r w:rsidRPr="00953718">
        <w:rPr>
          <w:rFonts w:ascii="ITCFranklinGothic LT Book" w:hAnsi="ITCFranklinGothic LT Book"/>
        </w:rPr>
        <w:fldChar w:fldCharType="end"/>
      </w:r>
      <w:r w:rsidRPr="00953718">
        <w:rPr>
          <w:rFonts w:ascii="ITCFranklinGothic LT Book" w:hAnsi="ITCFranklinGothic LT Book"/>
        </w:rPr>
      </w:r>
      <w:r w:rsidRPr="00953718">
        <w:rPr>
          <w:rFonts w:ascii="ITCFranklinGothic LT Book" w:hAnsi="ITCFranklinGothic LT Book"/>
        </w:rPr>
        <w:fldChar w:fldCharType="separate"/>
      </w:r>
      <w:r w:rsidRPr="00953718">
        <w:rPr>
          <w:rFonts w:ascii="ITCFranklinGothic LT Book" w:hAnsi="ITCFranklinGothic LT Book"/>
          <w:noProof/>
        </w:rPr>
        <w:t>[5]</w:t>
      </w:r>
      <w:r w:rsidRPr="00953718">
        <w:rPr>
          <w:rFonts w:ascii="ITCFranklinGothic LT Book" w:hAnsi="ITCFranklinGothic LT Book"/>
        </w:rPr>
        <w:fldChar w:fldCharType="end"/>
      </w:r>
      <w:r w:rsidRPr="00953718">
        <w:rPr>
          <w:rFonts w:ascii="ITCFranklinGothic LT Book" w:hAnsi="ITCFranklinGothic LT Book"/>
        </w:rPr>
        <w:t xml:space="preserve">. In Seren von geimpften Frauen wurde gezeigt, dass die induzierten Antikörper gegen HPV-16 und </w:t>
      </w:r>
      <w:r w:rsidR="00335AA4">
        <w:rPr>
          <w:rFonts w:ascii="ITCFranklinGothic LT Book" w:hAnsi="ITCFranklinGothic LT Book"/>
        </w:rPr>
        <w:t>-</w:t>
      </w:r>
      <w:r w:rsidRPr="00953718">
        <w:rPr>
          <w:rFonts w:ascii="ITCFranklinGothic LT Book" w:hAnsi="ITCFranklinGothic LT Book"/>
        </w:rPr>
        <w:t>18 auch an verwandte HPV-Typen binden. Die Effektivität beträgt bis zu 90</w:t>
      </w:r>
      <w:r w:rsidR="001A78F8">
        <w:rPr>
          <w:rFonts w:ascii="ITCFranklinGothic LT Book" w:hAnsi="ITCFranklinGothic LT Book"/>
        </w:rPr>
        <w:t xml:space="preserve"> </w:t>
      </w:r>
      <w:r w:rsidRPr="00953718">
        <w:rPr>
          <w:rFonts w:ascii="ITCFranklinGothic LT Book" w:hAnsi="ITCFranklinGothic LT Book"/>
        </w:rPr>
        <w:t xml:space="preserve">% </w:t>
      </w:r>
      <w:r w:rsidRPr="00953718">
        <w:rPr>
          <w:rFonts w:ascii="ITCFranklinGothic LT Book" w:hAnsi="ITCFranklinGothic LT Book"/>
        </w:rPr>
        <w:fldChar w:fldCharType="begin"/>
      </w:r>
      <w:r w:rsidRPr="00953718">
        <w:rPr>
          <w:rFonts w:ascii="ITCFranklinGothic LT Book" w:hAnsi="ITCFranklinGothic LT Book"/>
        </w:rPr>
        <w:instrText xml:space="preserve"> ADDIN EN.CITE &lt;EndNote&gt;&lt;Cite&gt;&lt;RecNum&gt;20&lt;/RecNum&gt;&lt;DisplayText&gt;[6]&lt;/DisplayText&gt;&lt;record&gt;&lt;rec-number&gt;20&lt;/rec-number&gt;&lt;foreign-keys&gt;&lt;key app="EN" db-id="eerav9dem2d05tea2f8vpdvl5pev9sxpaxf2" timestamp="1618766545"&gt;20&lt;/key&gt;&lt;/foreign-keys&gt;&lt;ref-type name="Web Page"&gt;12&lt;/ref-type&gt;&lt;contributors&gt;&lt;/contributors&gt;&lt;titles&gt;&lt;title&gt;Leitlinienprogramm Onkologie (Deutsche Krebsgesellschaft, Deutsche Krebshilfe, AWMF): Prävention des Zervixkarzinoms, Langversion1.1, 2020, AWMF Registernummer: 015/027OL&lt;/title&gt;&lt;/titles&gt;&lt;dates&gt;&lt;/dates&gt;&lt;urls&gt;&lt;related-urls&gt;&lt;url&gt;http://www.leitlinienprogramm-onkologie.de/leitlinien/zervixkarzinom-praevention/&lt;/url&gt;&lt;/related-urls&gt;&lt;/urls&gt;&lt;custom2&gt;18.04.2021&lt;/custom2&gt;&lt;/record&gt;&lt;/Cite&gt;&lt;/EndNote&gt;</w:instrText>
      </w:r>
      <w:r w:rsidRPr="00953718">
        <w:rPr>
          <w:rFonts w:ascii="ITCFranklinGothic LT Book" w:hAnsi="ITCFranklinGothic LT Book"/>
        </w:rPr>
        <w:fldChar w:fldCharType="separate"/>
      </w:r>
      <w:r w:rsidRPr="00953718">
        <w:rPr>
          <w:rFonts w:ascii="ITCFranklinGothic LT Book" w:hAnsi="ITCFranklinGothic LT Book"/>
          <w:noProof/>
        </w:rPr>
        <w:t>[6]</w:t>
      </w:r>
      <w:r w:rsidRPr="00953718">
        <w:rPr>
          <w:rFonts w:ascii="ITCFranklinGothic LT Book" w:hAnsi="ITCFranklinGothic LT Book"/>
        </w:rPr>
        <w:fldChar w:fldCharType="end"/>
      </w:r>
      <w:r w:rsidRPr="00953718">
        <w:rPr>
          <w:rFonts w:ascii="ITCFranklinGothic LT Book" w:hAnsi="ITCFranklinGothic LT Book"/>
        </w:rPr>
        <w:t xml:space="preserve">. </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lastRenderedPageBreak/>
        <w:t>Auch die STIKO räumt ein, dass Frauen</w:t>
      </w:r>
      <w:r w:rsidR="00335AA4">
        <w:rPr>
          <w:rFonts w:ascii="ITCFranklinGothic LT Book" w:hAnsi="ITCFranklinGothic LT Book"/>
        </w:rPr>
        <w:t>,</w:t>
      </w:r>
      <w:r w:rsidRPr="00953718">
        <w:rPr>
          <w:rFonts w:ascii="ITCFranklinGothic LT Book" w:hAnsi="ITCFranklinGothic LT Book"/>
        </w:rPr>
        <w:t xml:space="preserve"> die älter als 17 sind und keine Impfung gegen HPV erhalten haben, von einer Impfung profitieren können </w:t>
      </w:r>
      <w:r w:rsidRPr="00953718">
        <w:rPr>
          <w:rFonts w:ascii="ITCFranklinGothic LT Book" w:hAnsi="ITCFranklinGothic LT Book"/>
        </w:rPr>
        <w:fldChar w:fldCharType="begin"/>
      </w:r>
      <w:r w:rsidRPr="00953718">
        <w:rPr>
          <w:rFonts w:ascii="ITCFranklinGothic LT Book" w:hAnsi="ITCFranklinGothic LT Book"/>
        </w:rPr>
        <w:instrText xml:space="preserve"> ADDIN EN.CITE &lt;EndNote&gt;&lt;Cite&gt;&lt;RecNum&gt;21&lt;/RecNum&gt;&lt;DisplayText&gt;[7]&lt;/DisplayText&gt;&lt;record&gt;&lt;rec-number&gt;21&lt;/rec-number&gt;&lt;foreign-keys&gt;&lt;key app="EN" db-id="eerav9dem2d05tea2f8vpdvl5pev9sxpaxf2" timestamp="1618766916"&gt;21&lt;/key&gt;&lt;/foreign-keys&gt;&lt;ref-type name="Web Page"&gt;12&lt;/ref-type&gt;&lt;contributors&gt;&lt;/contributors&gt;&lt;titles&gt;&lt;title&gt;Ständige Impfkommission: Empfehlungen der Ständigen Impfkommission (STIKO) am Robert Koch-Institut. Epid Bull 2017;34:333 – 380 | DOI 10.17886/EpiBull-2017-044.1&lt;/title&gt;&lt;/titles&gt;&lt;dates&gt;&lt;/dates&gt;&lt;urls&gt;&lt;related-urls&gt;&lt;url&gt;https://www.rki.de/DE/Content/Infekt/EpidBull/Archiv/2017/Ausgaben/34_17.pdf?__blob=publicationFile&lt;/url&gt;&lt;/related-urls&gt;&lt;/urls&gt;&lt;/record&gt;&lt;/Cite&gt;&lt;/EndNote&gt;</w:instrText>
      </w:r>
      <w:r w:rsidRPr="00953718">
        <w:rPr>
          <w:rFonts w:ascii="ITCFranklinGothic LT Book" w:hAnsi="ITCFranklinGothic LT Book"/>
        </w:rPr>
        <w:fldChar w:fldCharType="separate"/>
      </w:r>
      <w:r w:rsidRPr="00953718">
        <w:rPr>
          <w:rFonts w:ascii="ITCFranklinGothic LT Book" w:hAnsi="ITCFranklinGothic LT Book"/>
          <w:noProof/>
        </w:rPr>
        <w:t>[7]</w:t>
      </w:r>
      <w:r w:rsidRPr="00953718">
        <w:rPr>
          <w:rFonts w:ascii="ITCFranklinGothic LT Book" w:hAnsi="ITCFranklinGothic LT Book"/>
        </w:rPr>
        <w:fldChar w:fldCharType="end"/>
      </w:r>
      <w:r w:rsidRPr="00953718">
        <w:rPr>
          <w:rFonts w:ascii="ITCFranklinGothic LT Book" w:hAnsi="ITCFranklinGothic LT Book"/>
        </w:rPr>
        <w:t>. „Es obliegt der Verantwortung des Arztes, nach individueller Prüfung von Nutzen und Risiko seine Patientin auf Basis der Impfstoffzulassung darauf hinzuweisen</w:t>
      </w:r>
      <w:r w:rsidR="00335AA4">
        <w:rPr>
          <w:rFonts w:ascii="ITCFranklinGothic LT Book" w:hAnsi="ITCFranklinGothic LT Book"/>
        </w:rPr>
        <w:t>.</w:t>
      </w:r>
      <w:r w:rsidRPr="00953718">
        <w:rPr>
          <w:rFonts w:ascii="ITCFranklinGothic LT Book" w:hAnsi="ITCFranklinGothic LT Book"/>
        </w:rPr>
        <w:t>“ Dies kann ich in Ihrem speziellen Fall uneingeschränkt empfehlen.</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Auswertungen von Studienpopulationen aus den Phase</w:t>
      </w:r>
      <w:r w:rsidR="00335AA4">
        <w:rPr>
          <w:rFonts w:ascii="ITCFranklinGothic LT Book" w:hAnsi="ITCFranklinGothic LT Book"/>
        </w:rPr>
        <w:t>-</w:t>
      </w:r>
      <w:r w:rsidRPr="00953718">
        <w:rPr>
          <w:rFonts w:ascii="ITCFranklinGothic LT Book" w:hAnsi="ITCFranklinGothic LT Book"/>
        </w:rPr>
        <w:t>III-Zulassungsstudien beider HPV-Impfstoffe zeigen einen Schutz vor Wiedererkrankung bei Frauen, die während ihrer HPV-Infektion aber vor der CIN-Erkrankung geimpft wurden. Es besteht kein Einfluss auf den Verlauf der aktiven Infektion, aber nach Therapie (</w:t>
      </w:r>
      <w:proofErr w:type="spellStart"/>
      <w:r w:rsidRPr="00953718">
        <w:rPr>
          <w:rFonts w:ascii="ITCFranklinGothic LT Book" w:hAnsi="ITCFranklinGothic LT Book"/>
        </w:rPr>
        <w:t>Konisation</w:t>
      </w:r>
      <w:proofErr w:type="spellEnd"/>
      <w:r w:rsidRPr="00953718">
        <w:rPr>
          <w:rFonts w:ascii="ITCFranklinGothic LT Book" w:hAnsi="ITCFranklinGothic LT Book"/>
        </w:rPr>
        <w:t xml:space="preserve">) bestand eine um 46 % Prozent geringere Wiedererkrankungsrate an Genitaldysplasie/Kondylomen bzw. eine um 64,9 % geringere Rate für CIN II+. Ein Grund </w:t>
      </w:r>
      <w:r w:rsidR="001A78F8">
        <w:rPr>
          <w:rFonts w:ascii="ITCFranklinGothic LT Book" w:hAnsi="ITCFranklinGothic LT Book"/>
        </w:rPr>
        <w:t xml:space="preserve">dafür </w:t>
      </w:r>
      <w:r w:rsidRPr="00953718">
        <w:rPr>
          <w:rFonts w:ascii="ITCFranklinGothic LT Book" w:hAnsi="ITCFranklinGothic LT Book"/>
        </w:rPr>
        <w:t xml:space="preserve">könnte die fehlende Immunkompetenz der Patientinnen sein. Nach operativer Therapie der Dysplasie besteht ein </w:t>
      </w:r>
      <w:proofErr w:type="spellStart"/>
      <w:r w:rsidRPr="00953718">
        <w:rPr>
          <w:rFonts w:ascii="ITCFranklinGothic LT Book" w:hAnsi="ITCFranklinGothic LT Book"/>
        </w:rPr>
        <w:t>Rezidivrisiko</w:t>
      </w:r>
      <w:proofErr w:type="spellEnd"/>
      <w:r w:rsidRPr="00953718">
        <w:rPr>
          <w:rFonts w:ascii="ITCFranklinGothic LT Book" w:hAnsi="ITCFranklinGothic LT Book"/>
        </w:rPr>
        <w:t xml:space="preserve"> von ca. 5 %. Dieses Risiko kann aber durch die impfinduzierte Immunität um mehr als 50 % reduziert werden. Ähnliche Ergebnisse zeigten sich, wenn die HPV-Impfung eine Woche nach </w:t>
      </w:r>
      <w:proofErr w:type="spellStart"/>
      <w:r w:rsidRPr="00953718">
        <w:rPr>
          <w:rFonts w:ascii="ITCFranklinGothic LT Book" w:hAnsi="ITCFranklinGothic LT Book"/>
        </w:rPr>
        <w:t>Konisation</w:t>
      </w:r>
      <w:proofErr w:type="spellEnd"/>
      <w:r w:rsidRPr="00953718">
        <w:rPr>
          <w:rFonts w:ascii="ITCFranklinGothic LT Book" w:hAnsi="ITCFranklinGothic LT Book"/>
        </w:rPr>
        <w:t xml:space="preserve"> gegeben wurde mit einer Verringerung des </w:t>
      </w:r>
      <w:proofErr w:type="spellStart"/>
      <w:r w:rsidRPr="00953718">
        <w:rPr>
          <w:rFonts w:ascii="ITCFranklinGothic LT Book" w:hAnsi="ITCFranklinGothic LT Book"/>
        </w:rPr>
        <w:t>Rezidivrisikos</w:t>
      </w:r>
      <w:proofErr w:type="spellEnd"/>
      <w:r w:rsidRPr="00953718">
        <w:rPr>
          <w:rFonts w:ascii="ITCFranklinGothic LT Book" w:hAnsi="ITCFranklinGothic LT Book"/>
        </w:rPr>
        <w:t xml:space="preserve"> von 7,2 % (Placebo) auf 2,5 % (Impfgruppe) </w:t>
      </w:r>
      <w:r w:rsidRPr="00953718">
        <w:rPr>
          <w:rFonts w:ascii="ITCFranklinGothic LT Book" w:hAnsi="ITCFranklinGothic LT Book"/>
        </w:rPr>
        <w:fldChar w:fldCharType="begin">
          <w:fldData xml:space="preserve">PEVuZE5vdGU+PENpdGU+PEF1dGhvcj5LYW5nPC9BdXRob3I+PFllYXI+MjAxMzwvWWVhcj48UmVj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</w:fldData>
        </w:fldChar>
      </w:r>
      <w:r w:rsidRPr="00953718">
        <w:rPr>
          <w:rFonts w:ascii="ITCFranklinGothic LT Book" w:hAnsi="ITCFranklinGothic LT Book"/>
        </w:rPr>
        <w:instrText xml:space="preserve"> ADDIN EN.CITE </w:instrText>
      </w:r>
      <w:r w:rsidRPr="00953718">
        <w:rPr>
          <w:rFonts w:ascii="ITCFranklinGothic LT Book" w:hAnsi="ITCFranklinGothic LT Book"/>
        </w:rPr>
        <w:fldChar w:fldCharType="begin">
          <w:fldData xml:space="preserve">PEVuZE5vdGU+PENpdGU+PEF1dGhvcj5LYW5nPC9BdXRob3I+PFllYXI+MjAxMzwvWWVhcj48UmVj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</w:fldData>
        </w:fldChar>
      </w:r>
      <w:r w:rsidRPr="00953718">
        <w:rPr>
          <w:rFonts w:ascii="ITCFranklinGothic LT Book" w:hAnsi="ITCFranklinGothic LT Book"/>
        </w:rPr>
        <w:instrText xml:space="preserve"> ADDIN EN.CITE.DATA </w:instrText>
      </w:r>
      <w:r w:rsidRPr="00953718">
        <w:rPr>
          <w:rFonts w:ascii="ITCFranklinGothic LT Book" w:hAnsi="ITCFranklinGothic LT Book"/>
        </w:rPr>
      </w:r>
      <w:r w:rsidRPr="00953718">
        <w:rPr>
          <w:rFonts w:ascii="ITCFranklinGothic LT Book" w:hAnsi="ITCFranklinGothic LT Book"/>
        </w:rPr>
        <w:fldChar w:fldCharType="end"/>
      </w:r>
      <w:r w:rsidRPr="00953718">
        <w:rPr>
          <w:rFonts w:ascii="ITCFranklinGothic LT Book" w:hAnsi="ITCFranklinGothic LT Book"/>
        </w:rPr>
      </w:r>
      <w:r w:rsidRPr="00953718">
        <w:rPr>
          <w:rFonts w:ascii="ITCFranklinGothic LT Book" w:hAnsi="ITCFranklinGothic LT Book"/>
        </w:rPr>
        <w:fldChar w:fldCharType="separate"/>
      </w:r>
      <w:r w:rsidRPr="00953718">
        <w:rPr>
          <w:rFonts w:ascii="ITCFranklinGothic LT Book" w:hAnsi="ITCFranklinGothic LT Book"/>
          <w:noProof/>
        </w:rPr>
        <w:t>[8]</w:t>
      </w:r>
      <w:r w:rsidRPr="00953718">
        <w:rPr>
          <w:rFonts w:ascii="ITCFranklinGothic LT Book" w:hAnsi="ITCFranklinGothic LT Book"/>
        </w:rPr>
        <w:fldChar w:fldCharType="end"/>
      </w:r>
      <w:r w:rsidRPr="00953718">
        <w:rPr>
          <w:rFonts w:ascii="ITCFranklinGothic LT Book" w:hAnsi="ITCFranklinGothic LT Book"/>
        </w:rPr>
        <w:t xml:space="preserve">. Alle Patientinnen mit CIN-Rezidiv hatten einen positiven HR-HPV Befund nach </w:t>
      </w:r>
      <w:proofErr w:type="spellStart"/>
      <w:r w:rsidRPr="00953718">
        <w:rPr>
          <w:rFonts w:ascii="ITCFranklinGothic LT Book" w:hAnsi="ITCFranklinGothic LT Book"/>
        </w:rPr>
        <w:t>Konisation</w:t>
      </w:r>
      <w:proofErr w:type="spellEnd"/>
      <w:r w:rsidRPr="00953718">
        <w:rPr>
          <w:rFonts w:ascii="ITCFranklinGothic LT Book" w:hAnsi="ITCFranklinGothic LT Book"/>
        </w:rPr>
        <w:t xml:space="preserve">. </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In einer Metaanalyse wurden 6 Studien eingeschlossen, die den Effekt einer adjuvanten HPV-Impfung nach chirurgischer Intervention bei CIN</w:t>
      </w:r>
      <w:r w:rsidR="001A78F8">
        <w:rPr>
          <w:rFonts w:ascii="ITCFranklinGothic LT Book" w:hAnsi="ITCFranklinGothic LT Book"/>
        </w:rPr>
        <w:t xml:space="preserve"> I</w:t>
      </w:r>
      <w:r w:rsidRPr="00953718">
        <w:rPr>
          <w:rFonts w:ascii="ITCFranklinGothic LT Book" w:hAnsi="ITCFranklinGothic LT Book"/>
        </w:rPr>
        <w:t>+ untersucht haben. Insgesamt wurden Daten zu 2</w:t>
      </w:r>
      <w:r w:rsidR="001A78F8">
        <w:rPr>
          <w:rFonts w:ascii="ITCFranklinGothic LT Book" w:hAnsi="ITCFranklinGothic LT Book"/>
        </w:rPr>
        <w:t>.</w:t>
      </w:r>
      <w:r w:rsidRPr="00953718">
        <w:rPr>
          <w:rFonts w:ascii="ITCFranklinGothic LT Book" w:hAnsi="ITCFranklinGothic LT Book"/>
        </w:rPr>
        <w:t>984 Frauen berücksichtig. Das Risiko eines Rezidivs mit CIN</w:t>
      </w:r>
      <w:r w:rsidR="001A78F8">
        <w:rPr>
          <w:rFonts w:ascii="ITCFranklinGothic LT Book" w:hAnsi="ITCFranklinGothic LT Book"/>
        </w:rPr>
        <w:t xml:space="preserve"> II</w:t>
      </w:r>
      <w:r w:rsidRPr="00953718">
        <w:rPr>
          <w:rFonts w:ascii="ITCFranklinGothic LT Book" w:hAnsi="ITCFranklinGothic LT Book"/>
        </w:rPr>
        <w:t xml:space="preserve">+ war nach </w:t>
      </w:r>
      <w:proofErr w:type="spellStart"/>
      <w:r w:rsidRPr="00953718">
        <w:rPr>
          <w:rFonts w:ascii="ITCFranklinGothic LT Book" w:hAnsi="ITCFranklinGothic LT Book"/>
        </w:rPr>
        <w:t>adjuvanter</w:t>
      </w:r>
      <w:proofErr w:type="spellEnd"/>
      <w:r w:rsidRPr="00953718">
        <w:rPr>
          <w:rFonts w:ascii="ITCFranklinGothic LT Book" w:hAnsi="ITCFranklinGothic LT Book"/>
        </w:rPr>
        <w:t xml:space="preserve"> Impfung deutlich niedriger: 1,9</w:t>
      </w:r>
      <w:r w:rsidR="001A78F8">
        <w:rPr>
          <w:rFonts w:ascii="ITCFranklinGothic LT Book" w:hAnsi="ITCFranklinGothic LT Book"/>
        </w:rPr>
        <w:t xml:space="preserve"> </w:t>
      </w:r>
      <w:r w:rsidRPr="00953718">
        <w:rPr>
          <w:rFonts w:ascii="ITCFranklinGothic LT Book" w:hAnsi="ITCFranklinGothic LT Book"/>
        </w:rPr>
        <w:t>% vs. 5,9</w:t>
      </w:r>
      <w:r w:rsidR="001A78F8">
        <w:rPr>
          <w:rFonts w:ascii="ITCFranklinGothic LT Book" w:hAnsi="ITCFranklinGothic LT Book"/>
        </w:rPr>
        <w:t xml:space="preserve"> </w:t>
      </w:r>
      <w:r w:rsidRPr="00953718">
        <w:rPr>
          <w:rFonts w:ascii="ITCFranklinGothic LT Book" w:hAnsi="ITCFranklinGothic LT Book"/>
        </w:rPr>
        <w:t>% (RR 0,36 95</w:t>
      </w:r>
      <w:r w:rsidR="001A78F8">
        <w:rPr>
          <w:rFonts w:ascii="ITCFranklinGothic LT Book" w:hAnsi="ITCFranklinGothic LT Book"/>
        </w:rPr>
        <w:t xml:space="preserve"> </w:t>
      </w:r>
      <w:r w:rsidRPr="00953718">
        <w:rPr>
          <w:rFonts w:ascii="ITCFranklinGothic LT Book" w:hAnsi="ITCFranklinGothic LT Book"/>
        </w:rPr>
        <w:t>% KI 0,23</w:t>
      </w:r>
      <w:r w:rsidR="001A78F8">
        <w:rPr>
          <w:rFonts w:ascii="ITCFranklinGothic LT Book" w:hAnsi="ITCFranklinGothic LT Book"/>
        </w:rPr>
        <w:t>–</w:t>
      </w:r>
      <w:r w:rsidRPr="00953718">
        <w:rPr>
          <w:rFonts w:ascii="ITCFranklinGothic LT Book" w:hAnsi="ITCFranklinGothic LT Book"/>
        </w:rPr>
        <w:t>0,55). Auch das Risiko eines Rezidivs mit CIN</w:t>
      </w:r>
      <w:r w:rsidR="001A78F8">
        <w:rPr>
          <w:rFonts w:ascii="ITCFranklinGothic LT Book" w:hAnsi="ITCFranklinGothic LT Book"/>
        </w:rPr>
        <w:t xml:space="preserve"> I</w:t>
      </w:r>
      <w:r w:rsidRPr="00953718">
        <w:rPr>
          <w:rFonts w:ascii="ITCFranklinGothic LT Book" w:hAnsi="ITCFranklinGothic LT Book"/>
        </w:rPr>
        <w:t>+ war geringer: 6,3</w:t>
      </w:r>
      <w:r w:rsidR="001A78F8">
        <w:rPr>
          <w:rFonts w:ascii="ITCFranklinGothic LT Book" w:hAnsi="ITCFranklinGothic LT Book"/>
        </w:rPr>
        <w:t xml:space="preserve"> </w:t>
      </w:r>
      <w:r w:rsidRPr="00953718">
        <w:rPr>
          <w:rFonts w:ascii="ITCFranklinGothic LT Book" w:hAnsi="ITCFranklinGothic LT Book"/>
        </w:rPr>
        <w:t>% vs. 9,7</w:t>
      </w:r>
      <w:r w:rsidR="001A78F8">
        <w:rPr>
          <w:rFonts w:ascii="ITCFranklinGothic LT Book" w:hAnsi="ITCFranklinGothic LT Book"/>
        </w:rPr>
        <w:t xml:space="preserve"> </w:t>
      </w:r>
      <w:r w:rsidRPr="00953718">
        <w:rPr>
          <w:rFonts w:ascii="ITCFranklinGothic LT Book" w:hAnsi="ITCFranklinGothic LT Book"/>
        </w:rPr>
        <w:t>% (RR 0,67</w:t>
      </w:r>
      <w:r w:rsidR="001A78F8">
        <w:rPr>
          <w:rFonts w:ascii="ITCFranklinGothic LT Book" w:hAnsi="ITCFranklinGothic LT Book"/>
        </w:rPr>
        <w:t xml:space="preserve"> </w:t>
      </w:r>
      <w:r w:rsidRPr="00953718">
        <w:rPr>
          <w:rFonts w:ascii="ITCFranklinGothic LT Book" w:hAnsi="ITCFranklinGothic LT Book"/>
        </w:rPr>
        <w:t>% 95</w:t>
      </w:r>
      <w:r w:rsidR="001A78F8">
        <w:rPr>
          <w:rFonts w:ascii="ITCFranklinGothic LT Book" w:hAnsi="ITCFranklinGothic LT Book"/>
        </w:rPr>
        <w:t xml:space="preserve"> </w:t>
      </w:r>
      <w:r w:rsidRPr="00953718">
        <w:rPr>
          <w:rFonts w:ascii="ITCFranklinGothic LT Book" w:hAnsi="ITCFranklinGothic LT Book"/>
        </w:rPr>
        <w:t>% KI 0,52</w:t>
      </w:r>
      <w:r w:rsidR="001A78F8">
        <w:rPr>
          <w:rFonts w:ascii="ITCFranklinGothic LT Book" w:hAnsi="ITCFranklinGothic LT Book"/>
        </w:rPr>
        <w:t>–</w:t>
      </w:r>
      <w:r w:rsidRPr="00953718">
        <w:rPr>
          <w:rFonts w:ascii="ITCFranklinGothic LT Book" w:hAnsi="ITCFranklinGothic LT Book"/>
        </w:rPr>
        <w:t>0,85). Die eingeschlossenen Studien hatten ein Follow-</w:t>
      </w:r>
      <w:proofErr w:type="spellStart"/>
      <w:r w:rsidRPr="00953718">
        <w:rPr>
          <w:rFonts w:ascii="ITCFranklinGothic LT Book" w:hAnsi="ITCFranklinGothic LT Book"/>
        </w:rPr>
        <w:t>Up</w:t>
      </w:r>
      <w:proofErr w:type="spellEnd"/>
      <w:r w:rsidRPr="00953718">
        <w:rPr>
          <w:rFonts w:ascii="ITCFranklinGothic LT Book" w:hAnsi="ITCFranklinGothic LT Book"/>
        </w:rPr>
        <w:t xml:space="preserve"> von 6</w:t>
      </w:r>
      <w:r w:rsidR="001A78F8">
        <w:rPr>
          <w:rFonts w:ascii="ITCFranklinGothic LT Book" w:hAnsi="ITCFranklinGothic LT Book"/>
        </w:rPr>
        <w:t xml:space="preserve"> bis</w:t>
      </w:r>
      <w:r w:rsidRPr="00953718">
        <w:rPr>
          <w:rFonts w:ascii="ITCFranklinGothic LT Book" w:hAnsi="ITCFranklinGothic LT Book"/>
        </w:rPr>
        <w:t xml:space="preserve">48 Monaten. Dabei handelt es sich um einen repräsentativen Zeitraum </w:t>
      </w:r>
      <w:r w:rsidRPr="00953718">
        <w:rPr>
          <w:rFonts w:ascii="ITCFranklinGothic LT Book" w:hAnsi="ITCFranklinGothic LT Book"/>
        </w:rPr>
        <w:fldChar w:fldCharType="begin">
          <w:fldData xml:space="preserve">PEVuZE5vdGU+PENpdGU+PEF1dGhvcj5MaWNodGVyPC9BdXRob3I+PFllYXI+MjAyMDwvWWVhcj48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</w:fldData>
        </w:fldChar>
      </w:r>
      <w:r w:rsidRPr="00953718">
        <w:rPr>
          <w:rFonts w:ascii="ITCFranklinGothic LT Book" w:hAnsi="ITCFranklinGothic LT Book"/>
        </w:rPr>
        <w:instrText xml:space="preserve"> ADDIN EN.CITE </w:instrText>
      </w:r>
      <w:r w:rsidRPr="00953718">
        <w:rPr>
          <w:rFonts w:ascii="ITCFranklinGothic LT Book" w:hAnsi="ITCFranklinGothic LT Book"/>
        </w:rPr>
        <w:fldChar w:fldCharType="begin">
          <w:fldData xml:space="preserve">PEVuZE5vdGU+PENpdGU+PEF1dGhvcj5MaWNodGVyPC9BdXRob3I+PFllYXI+MjAyMDwvWWVhcj48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</w:fldData>
        </w:fldChar>
      </w:r>
      <w:r w:rsidRPr="00953718">
        <w:rPr>
          <w:rFonts w:ascii="ITCFranklinGothic LT Book" w:hAnsi="ITCFranklinGothic LT Book"/>
        </w:rPr>
        <w:instrText xml:space="preserve"> ADDIN EN.CITE.DATA </w:instrText>
      </w:r>
      <w:r w:rsidRPr="00953718">
        <w:rPr>
          <w:rFonts w:ascii="ITCFranklinGothic LT Book" w:hAnsi="ITCFranklinGothic LT Book"/>
        </w:rPr>
      </w:r>
      <w:r w:rsidRPr="00953718">
        <w:rPr>
          <w:rFonts w:ascii="ITCFranklinGothic LT Book" w:hAnsi="ITCFranklinGothic LT Book"/>
        </w:rPr>
        <w:fldChar w:fldCharType="end"/>
      </w:r>
      <w:r w:rsidRPr="00953718">
        <w:rPr>
          <w:rFonts w:ascii="ITCFranklinGothic LT Book" w:hAnsi="ITCFranklinGothic LT Book"/>
        </w:rPr>
      </w:r>
      <w:r w:rsidRPr="00953718">
        <w:rPr>
          <w:rFonts w:ascii="ITCFranklinGothic LT Book" w:hAnsi="ITCFranklinGothic LT Book"/>
        </w:rPr>
        <w:fldChar w:fldCharType="separate"/>
      </w:r>
      <w:r w:rsidRPr="00953718">
        <w:rPr>
          <w:rFonts w:ascii="ITCFranklinGothic LT Book" w:hAnsi="ITCFranklinGothic LT Book"/>
          <w:noProof/>
        </w:rPr>
        <w:t>[9]</w:t>
      </w:r>
      <w:r w:rsidRPr="00953718">
        <w:rPr>
          <w:rFonts w:ascii="ITCFranklinGothic LT Book" w:hAnsi="ITCFranklinGothic LT Book"/>
        </w:rPr>
        <w:fldChar w:fldCharType="end"/>
      </w:r>
      <w:r w:rsidRPr="00953718">
        <w:rPr>
          <w:rFonts w:ascii="ITCFranklinGothic LT Book" w:hAnsi="ITCFranklinGothic LT Book"/>
        </w:rPr>
        <w:t>.</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Die o.</w:t>
      </w:r>
      <w:r w:rsidR="001A78F8">
        <w:rPr>
          <w:rFonts w:ascii="ITCFranklinGothic LT Book" w:hAnsi="ITCFranklinGothic LT Book"/>
        </w:rPr>
        <w:t xml:space="preserve"> </w:t>
      </w:r>
      <w:r w:rsidRPr="00953718">
        <w:rPr>
          <w:rFonts w:ascii="ITCFranklinGothic LT Book" w:hAnsi="ITCFranklinGothic LT Book"/>
        </w:rPr>
        <w:t xml:space="preserve">g. Daten belegen eine Reduktion des </w:t>
      </w:r>
      <w:proofErr w:type="spellStart"/>
      <w:r w:rsidRPr="00953718">
        <w:rPr>
          <w:rFonts w:ascii="ITCFranklinGothic LT Book" w:hAnsi="ITCFranklinGothic LT Book"/>
        </w:rPr>
        <w:t>Rezidivrisikos</w:t>
      </w:r>
      <w:proofErr w:type="spellEnd"/>
      <w:r w:rsidRPr="00953718">
        <w:rPr>
          <w:rFonts w:ascii="ITCFranklinGothic LT Book" w:hAnsi="ITCFranklinGothic LT Book"/>
        </w:rPr>
        <w:t xml:space="preserve"> durch die Durchführung einer adjuvanten Impfung. Die Reduktion des Risikos ist im Vergleich zur Impfung als primäre Prävention etwas geringer. Dennoch erscheint eine adjuvante Impfung vor dem Hintergrund sinnvoll </w:t>
      </w:r>
      <w:r w:rsidRPr="00953718">
        <w:rPr>
          <w:rFonts w:ascii="ITCFranklinGothic LT Book" w:hAnsi="ITCFranklinGothic LT Book"/>
        </w:rPr>
        <w:fldChar w:fldCharType="begin">
          <w:fldData xml:space="preserve">PEVuZE5vdGU+PENpdGU+PEF1dGhvcj5Kb3VyYTwvQXV0aG9yPjxZZWFyPjIwMTI8L1llYXI+PFJl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mUxNDAxPC9wYWdlcz48dm9sdW1lPjM0NDwvdm9sdW1l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4MDY1LTcyPC9wYWdl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yMTIuZTEtMjEyLmUxNTwvcGFnZXM+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4MTItMjgyNjwvcGFnZXM+PHZvbHVtZT4xMzk8L3ZvbHVtZT48bnVtYmVyPjEyPC9udW1iZXI+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jI5LTIzNDwvcGFnZXM+PHZvbHVtZT4xNTE8L3ZvbHVtZT48bnVtYmVy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</w:fldData>
        </w:fldChar>
      </w:r>
      <w:r w:rsidRPr="00953718">
        <w:rPr>
          <w:rFonts w:ascii="ITCFranklinGothic LT Book" w:hAnsi="ITCFranklinGothic LT Book"/>
        </w:rPr>
        <w:instrText xml:space="preserve"> ADDIN EN.CITE </w:instrText>
      </w:r>
      <w:r w:rsidRPr="00953718">
        <w:rPr>
          <w:rFonts w:ascii="ITCFranklinGothic LT Book" w:hAnsi="ITCFranklinGothic LT Book"/>
        </w:rPr>
        <w:fldChar w:fldCharType="begin">
          <w:fldData xml:space="preserve">PEVuZE5vdGU+PENpdGU+PEF1dGhvcj5Kb3VyYTwvQXV0aG9yPjxZZWFyPjIwMTI8L1llYXI+PFJl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yMTIuZTEtMjEyLmUxNTwvcGFnZXM+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I4MTItMjgyNjwvcGFnZXM+PHZvbHVtZT4xMzk8L3ZvbHVtZT48bnVtYmVyPjEyPC9udW1iZXI+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jI5LTIzNDwvcGFnZXM+PHZvbHVtZT4xNTE8L3ZvbHVtZT48bnVtYmVy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</w:fldData>
        </w:fldChar>
      </w:r>
      <w:r w:rsidRPr="00953718">
        <w:rPr>
          <w:rFonts w:ascii="ITCFranklinGothic LT Book" w:hAnsi="ITCFranklinGothic LT Book"/>
        </w:rPr>
        <w:instrText xml:space="preserve"> ADDIN EN.CITE.DATA </w:instrText>
      </w:r>
      <w:r w:rsidRPr="00953718">
        <w:rPr>
          <w:rFonts w:ascii="ITCFranklinGothic LT Book" w:hAnsi="ITCFranklinGothic LT Book"/>
        </w:rPr>
      </w:r>
      <w:r w:rsidRPr="00953718">
        <w:rPr>
          <w:rFonts w:ascii="ITCFranklinGothic LT Book" w:hAnsi="ITCFranklinGothic LT Book"/>
        </w:rPr>
        <w:fldChar w:fldCharType="end"/>
      </w:r>
      <w:r w:rsidRPr="00953718">
        <w:rPr>
          <w:rFonts w:ascii="ITCFranklinGothic LT Book" w:hAnsi="ITCFranklinGothic LT Book"/>
        </w:rPr>
      </w:r>
      <w:r w:rsidRPr="00953718">
        <w:rPr>
          <w:rFonts w:ascii="ITCFranklinGothic LT Book" w:hAnsi="ITCFranklinGothic LT Book"/>
        </w:rPr>
        <w:fldChar w:fldCharType="separate"/>
      </w:r>
      <w:r w:rsidRPr="00953718">
        <w:rPr>
          <w:rFonts w:ascii="ITCFranklinGothic LT Book" w:hAnsi="ITCFranklinGothic LT Book"/>
          <w:noProof/>
        </w:rPr>
        <w:t>[10-21]</w:t>
      </w:r>
      <w:r w:rsidRPr="00953718">
        <w:rPr>
          <w:rFonts w:ascii="ITCFranklinGothic LT Book" w:hAnsi="ITCFranklinGothic LT Book"/>
        </w:rPr>
        <w:fldChar w:fldCharType="end"/>
      </w:r>
      <w:r w:rsidRPr="00953718">
        <w:rPr>
          <w:rFonts w:ascii="ITCFranklinGothic LT Book" w:hAnsi="ITCFranklinGothic LT Book"/>
        </w:rPr>
        <w:t xml:space="preserve">. </w:t>
      </w:r>
    </w:p>
    <w:p w:rsidR="00A6311B" w:rsidRPr="00953718" w:rsidRDefault="00A6311B" w:rsidP="00A6311B">
      <w:pPr>
        <w:jc w:val="both"/>
        <w:rPr>
          <w:rFonts w:ascii="ITCFranklinGothic LT Book"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 xml:space="preserve">Eine Empfehlung zur Impfung nach erfolgter operativer Therapie mittels </w:t>
      </w:r>
      <w:proofErr w:type="spellStart"/>
      <w:r w:rsidRPr="00953718">
        <w:rPr>
          <w:rFonts w:ascii="ITCFranklinGothic LT Book" w:hAnsi="ITCFranklinGothic LT Book"/>
        </w:rPr>
        <w:t>Konisation</w:t>
      </w:r>
      <w:proofErr w:type="spellEnd"/>
      <w:r w:rsidRPr="00953718">
        <w:rPr>
          <w:rFonts w:ascii="ITCFranklinGothic LT Book" w:hAnsi="ITCFranklinGothic LT Book"/>
        </w:rPr>
        <w:t xml:space="preserve"> nach hochgradiger </w:t>
      </w:r>
      <w:proofErr w:type="spellStart"/>
      <w:r w:rsidRPr="00953718">
        <w:rPr>
          <w:rFonts w:ascii="ITCFranklinGothic LT Book" w:hAnsi="ITCFranklinGothic LT Book"/>
        </w:rPr>
        <w:t>intraepithelialer</w:t>
      </w:r>
      <w:proofErr w:type="spellEnd"/>
      <w:r w:rsidRPr="00953718">
        <w:rPr>
          <w:rFonts w:ascii="ITCFranklinGothic LT Book" w:hAnsi="ITCFranklinGothic LT Book"/>
        </w:rPr>
        <w:t xml:space="preserve"> Dysplasie der Zervix (CIN III/HSIL) ist ebenfalls in allen </w:t>
      </w:r>
      <w:r w:rsidR="001A78F8">
        <w:rPr>
          <w:rFonts w:ascii="ITCFranklinGothic LT Book" w:hAnsi="ITCFranklinGothic LT Book"/>
        </w:rPr>
        <w:t>drei</w:t>
      </w:r>
      <w:r w:rsidRPr="00953718">
        <w:rPr>
          <w:rFonts w:ascii="ITCFranklinGothic LT Book" w:hAnsi="ITCFranklinGothic LT Book"/>
        </w:rPr>
        <w:t xml:space="preserve"> hochgradigen S3-Leitlinien zur Thematik zu finden</w:t>
      </w:r>
      <w:r w:rsidR="001A78F8">
        <w:rPr>
          <w:rFonts w:ascii="ITCFranklinGothic LT Book" w:hAnsi="ITCFranklinGothic LT Book"/>
        </w:rPr>
        <w:t>.</w:t>
      </w:r>
      <w:r w:rsidRPr="00953718">
        <w:rPr>
          <w:rFonts w:ascii="ITCFranklinGothic LT Book" w:hAnsi="ITCFranklinGothic LT Book"/>
        </w:rPr>
        <w:t xml:space="preserve"> </w:t>
      </w:r>
    </w:p>
    <w:p w:rsidR="00A6311B" w:rsidRPr="00953718" w:rsidRDefault="00A6311B" w:rsidP="00A6311B">
      <w:pPr>
        <w:jc w:val="both"/>
        <w:rPr>
          <w:rFonts w:ascii="ITCFranklinGothic LT Book" w:hAnsi="ITCFranklinGothic LT Book"/>
        </w:rPr>
      </w:pPr>
    </w:p>
    <w:p w:rsidR="00A6311B" w:rsidRPr="00953718" w:rsidRDefault="00A6311B" w:rsidP="00A6311B">
      <w:pPr>
        <w:pStyle w:val="Listenabsatz"/>
        <w:numPr>
          <w:ilvl w:val="0"/>
          <w:numId w:val="1"/>
        </w:numPr>
        <w:jc w:val="both"/>
      </w:pPr>
      <w:r w:rsidRPr="00953718">
        <w:t xml:space="preserve">S3-Leitlinie Diagnostik, Therapie und Nachsorge der Patientin mit </w:t>
      </w:r>
      <w:proofErr w:type="spellStart"/>
      <w:r w:rsidRPr="00953718">
        <w:t>Zervixkarzinom</w:t>
      </w:r>
      <w:proofErr w:type="spellEnd"/>
      <w:r w:rsidRPr="00953718">
        <w:t xml:space="preserve"> [AWMF-Registernummer: 032/033OL]: </w:t>
      </w:r>
    </w:p>
    <w:p w:rsidR="00A6311B" w:rsidRPr="00953718" w:rsidRDefault="0008781D" w:rsidP="00A6311B">
      <w:pPr>
        <w:pStyle w:val="Listenabsatz"/>
        <w:jc w:val="both"/>
      </w:pPr>
      <w:hyperlink r:id="rId5" w:history="1">
        <w:r w:rsidR="00A6311B" w:rsidRPr="00953718">
          <w:rPr>
            <w:rStyle w:val="Hyperlink"/>
          </w:rPr>
          <w:t>https://www.awmf.org/uploads/tx_szleitlinien/032-033OLl_S3_Diagnostik_Therapie_Nachsorge_Zervixkarzinom_2021-03.pdf</w:t>
        </w:r>
      </w:hyperlink>
      <w:r w:rsidR="00A6311B" w:rsidRPr="00953718">
        <w:t xml:space="preserve">.; </w:t>
      </w:r>
    </w:p>
    <w:p w:rsidR="00A6311B" w:rsidRPr="00953718" w:rsidRDefault="00A6311B" w:rsidP="00A6311B">
      <w:pPr>
        <w:pStyle w:val="Listenabsatz"/>
        <w:jc w:val="both"/>
      </w:pPr>
    </w:p>
    <w:p w:rsidR="00A6311B" w:rsidRPr="00953718" w:rsidRDefault="00A6311B" w:rsidP="00A6311B">
      <w:pPr>
        <w:pStyle w:val="Listenabsatz"/>
        <w:numPr>
          <w:ilvl w:val="0"/>
          <w:numId w:val="1"/>
        </w:numPr>
        <w:jc w:val="both"/>
      </w:pPr>
      <w:r w:rsidRPr="00953718">
        <w:t xml:space="preserve">S3-Leitlinie Impfprävention HPV-assoziierter </w:t>
      </w:r>
      <w:proofErr w:type="spellStart"/>
      <w:r w:rsidRPr="00953718">
        <w:t>Neoplasien</w:t>
      </w:r>
      <w:proofErr w:type="spellEnd"/>
      <w:r w:rsidRPr="00953718">
        <w:t xml:space="preserve"> [AWMF-Registernummer: 082-002]: </w:t>
      </w:r>
    </w:p>
    <w:p w:rsidR="00A6311B" w:rsidRPr="00953718" w:rsidRDefault="0008781D" w:rsidP="00A6311B">
      <w:pPr>
        <w:pStyle w:val="Listenabsatz"/>
        <w:jc w:val="both"/>
      </w:pPr>
      <w:hyperlink r:id="rId6" w:history="1">
        <w:r w:rsidR="00A6311B" w:rsidRPr="00953718">
          <w:rPr>
            <w:rStyle w:val="Hyperlink"/>
          </w:rPr>
          <w:t>https://www.awmf.org/uploads/tx_szleitlinien/082-002l_S3_Impfpraevention-HPV-assoziierter-Neoplasien_2020-07_01.pdf</w:t>
        </w:r>
      </w:hyperlink>
    </w:p>
    <w:p w:rsidR="00A6311B" w:rsidRPr="00953718" w:rsidRDefault="00A6311B" w:rsidP="00A6311B">
      <w:pPr>
        <w:pStyle w:val="Listenabsatz"/>
        <w:jc w:val="both"/>
      </w:pPr>
    </w:p>
    <w:p w:rsidR="00A6311B" w:rsidRPr="00953718" w:rsidRDefault="00A6311B" w:rsidP="00A6311B">
      <w:pPr>
        <w:pStyle w:val="Listenabsatz"/>
        <w:jc w:val="both"/>
      </w:pPr>
      <w:r w:rsidRPr="00953718">
        <w:lastRenderedPageBreak/>
        <w:t xml:space="preserve">In der Leitlinie Impfprävention wird folgende Empfehlung ausgesprochen: Bei HPV-impfnaiven Frauen mit zervikalen </w:t>
      </w:r>
      <w:proofErr w:type="spellStart"/>
      <w:r w:rsidRPr="00953718">
        <w:t>intraepithelialen</w:t>
      </w:r>
      <w:proofErr w:type="spellEnd"/>
      <w:r w:rsidRPr="00953718">
        <w:t xml:space="preserve"> </w:t>
      </w:r>
      <w:proofErr w:type="spellStart"/>
      <w:r w:rsidRPr="00953718">
        <w:t>Neoplasien</w:t>
      </w:r>
      <w:proofErr w:type="spellEnd"/>
      <w:r w:rsidRPr="00953718">
        <w:t xml:space="preserve"> (CIN) </w:t>
      </w:r>
      <w:r w:rsidRPr="00953718">
        <w:rPr>
          <w:b/>
        </w:rPr>
        <w:t>kann</w:t>
      </w:r>
      <w:r w:rsidRPr="00953718">
        <w:t xml:space="preserve"> eine HPV-Impfung vor oder nach der Behandlung der CIN mit dem Ziel einer Reduktion der Wiedererkrankungsrate </w:t>
      </w:r>
      <w:r w:rsidRPr="00953718">
        <w:rPr>
          <w:b/>
        </w:rPr>
        <w:t>erwogen werden</w:t>
      </w:r>
      <w:r w:rsidRPr="00953718">
        <w:t>.</w:t>
      </w:r>
    </w:p>
    <w:p w:rsidR="00A6311B" w:rsidRPr="00953718" w:rsidRDefault="00A6311B" w:rsidP="00A6311B">
      <w:pPr>
        <w:pStyle w:val="Listenabsatz"/>
        <w:jc w:val="both"/>
      </w:pPr>
    </w:p>
    <w:p w:rsidR="00A6311B" w:rsidRPr="00953718" w:rsidRDefault="00A6311B" w:rsidP="00A6311B">
      <w:pPr>
        <w:pStyle w:val="Listenabsatz"/>
        <w:numPr>
          <w:ilvl w:val="0"/>
          <w:numId w:val="1"/>
        </w:numPr>
        <w:jc w:val="both"/>
      </w:pPr>
      <w:r w:rsidRPr="00953718">
        <w:t xml:space="preserve">S3-Leitlinie Prävention des </w:t>
      </w:r>
      <w:proofErr w:type="spellStart"/>
      <w:r w:rsidRPr="00953718">
        <w:t>Zervixkarzinom</w:t>
      </w:r>
      <w:proofErr w:type="spellEnd"/>
      <w:r w:rsidRPr="00953718">
        <w:t xml:space="preserve"> [AWMF-Registernummer: 015-027OL]:</w:t>
      </w:r>
    </w:p>
    <w:p w:rsidR="00A6311B" w:rsidRPr="00953718" w:rsidRDefault="0008781D" w:rsidP="00A6311B">
      <w:pPr>
        <w:pStyle w:val="Listenabsatz"/>
        <w:jc w:val="both"/>
      </w:pPr>
      <w:hyperlink r:id="rId7" w:history="1">
        <w:r w:rsidR="00A6311B" w:rsidRPr="00953718">
          <w:rPr>
            <w:rStyle w:val="Hyperlink"/>
          </w:rPr>
          <w:t>https://www.leitlinienprogramm-onkologie.de/fileadmin/user_upload/Downloads/Leitlinien/Zervixkarzinom_Praevention/LL_Pr%C3%A4vention_des_Zervixkarzinoms_Langversion_1.1.pdf</w:t>
        </w:r>
      </w:hyperlink>
    </w:p>
    <w:p w:rsidR="00A6311B" w:rsidRPr="00953718" w:rsidRDefault="00A6311B" w:rsidP="00A6311B">
      <w:pPr>
        <w:pStyle w:val="Listenabsatz"/>
        <w:jc w:val="both"/>
      </w:pPr>
    </w:p>
    <w:p w:rsidR="00A6311B" w:rsidRPr="00953718" w:rsidRDefault="00A6311B" w:rsidP="00A6311B">
      <w:pPr>
        <w:jc w:val="both"/>
        <w:rPr>
          <w:rFonts w:ascii="ITCFranklinGothic LT Book" w:eastAsia="Calibri" w:hAnsi="ITCFranklinGothic LT Book"/>
        </w:rPr>
      </w:pPr>
      <w:r w:rsidRPr="00953718">
        <w:rPr>
          <w:rFonts w:ascii="ITCFranklinGothic LT Book" w:hAnsi="ITCFranklinGothic LT Book"/>
        </w:rPr>
        <w:t>Die Patientin befindet sich in der kombinierten Nachbetreuungsuntersuchung mit HPV-HR Test und Zytologie 6, 12 und 24 Monate nach Operation</w:t>
      </w:r>
      <w:r w:rsidR="001A78F8">
        <w:rPr>
          <w:rFonts w:ascii="ITCFranklinGothic LT Book" w:hAnsi="ITCFranklinGothic LT Book"/>
        </w:rPr>
        <w:t>,</w:t>
      </w:r>
      <w:r w:rsidRPr="00953718">
        <w:rPr>
          <w:rFonts w:ascii="ITCFranklinGothic LT Book" w:hAnsi="ITCFranklinGothic LT Book"/>
        </w:rPr>
        <w:t xml:space="preserve"> um ein Rezidiv möglichst frühzeitig zu erkennen.</w:t>
      </w:r>
    </w:p>
    <w:p w:rsidR="00A6311B" w:rsidRPr="00953718" w:rsidRDefault="00A6311B" w:rsidP="00A6311B">
      <w:pPr>
        <w:jc w:val="both"/>
        <w:rPr>
          <w:rFonts w:ascii="ITCFranklinGothic LT Book" w:eastAsia="Calibri" w:hAnsi="ITCFranklinGothic LT Book"/>
        </w:rPr>
      </w:pPr>
    </w:p>
    <w:p w:rsidR="00A6311B" w:rsidRPr="00953718" w:rsidRDefault="00A6311B" w:rsidP="00A6311B">
      <w:pPr>
        <w:jc w:val="both"/>
        <w:rPr>
          <w:rFonts w:ascii="ITCFranklinGothic LT Book" w:hAnsi="ITCFranklinGothic LT Book"/>
        </w:rPr>
      </w:pPr>
      <w:r w:rsidRPr="00953718">
        <w:rPr>
          <w:rFonts w:ascii="ITCFranklinGothic LT Book" w:hAnsi="ITCFranklinGothic LT Book"/>
        </w:rPr>
        <w:t xml:space="preserve">Sicherlich ist bei der Patientin von einem erhöhten Risiko für das Auftreten von </w:t>
      </w:r>
      <w:proofErr w:type="spellStart"/>
      <w:r w:rsidRPr="00953718">
        <w:rPr>
          <w:rFonts w:ascii="ITCFranklinGothic LT Book" w:hAnsi="ITCFranklinGothic LT Book"/>
        </w:rPr>
        <w:t>dysplastischen</w:t>
      </w:r>
      <w:proofErr w:type="spellEnd"/>
      <w:r w:rsidRPr="00953718">
        <w:rPr>
          <w:rFonts w:ascii="ITCFranklinGothic LT Book" w:hAnsi="ITCFranklinGothic LT Book"/>
        </w:rPr>
        <w:t xml:space="preserve"> genitalen Rezidiven zu rechnen, so dass die Impfung als sinnvoll einzuschätzen ist und von uns auch bei geringerer Wirksamkeit und unter dem ausdrücklichen Hinweis auf Weiterführung der zytologischen Diagnostik durchgeführt werden sollte.</w:t>
      </w: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r w:rsidRPr="00953718">
        <w:rPr>
          <w:rFonts w:ascii="ITCFranklinGothic LT Book" w:hAnsi="ITCFranklinGothic LT Book"/>
        </w:rPr>
        <w:t>Mit freundlichen Grüßen</w:t>
      </w: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rPr>
          <w:rFonts w:ascii="ITCFranklinGothic LT Book" w:hAnsi="ITCFranklinGothic LT Book"/>
        </w:rPr>
      </w:pPr>
    </w:p>
    <w:p w:rsidR="00A6311B" w:rsidRPr="00953718" w:rsidRDefault="00A6311B" w:rsidP="00A6311B">
      <w:pPr>
        <w:pStyle w:val="EndNoteBibliography"/>
        <w:ind w:left="720" w:hanging="720"/>
      </w:pPr>
      <w:r w:rsidRPr="00953718">
        <w:fldChar w:fldCharType="begin"/>
      </w:r>
      <w:r w:rsidRPr="00953718">
        <w:instrText xml:space="preserve"> ADDIN EN.REFLIST </w:instrText>
      </w:r>
      <w:r w:rsidRPr="00953718">
        <w:fldChar w:fldCharType="separate"/>
      </w:r>
      <w:r w:rsidRPr="00953718">
        <w:t>1.</w:t>
      </w:r>
      <w:r w:rsidRPr="00953718">
        <w:tab/>
        <w:t xml:space="preserve">Munoz, N., et al., </w:t>
      </w:r>
      <w:r w:rsidRPr="00953718">
        <w:rPr>
          <w:i/>
        </w:rPr>
        <w:t>Safety, immunogenicity, and efficacy of quadrivalent human papillomavirus (types 6, 11, 16, 18) recombinant vaccine in women aged 24-45 years: a randomised, double-blind trial.</w:t>
      </w:r>
      <w:r w:rsidRPr="00953718">
        <w:t xml:space="preserve"> Lancet, 2009. </w:t>
      </w:r>
      <w:r w:rsidRPr="00953718">
        <w:rPr>
          <w:b/>
        </w:rPr>
        <w:t>373</w:t>
      </w:r>
      <w:r w:rsidRPr="00953718">
        <w:t>(9679): p. 1949-57.</w:t>
      </w:r>
    </w:p>
    <w:p w:rsidR="00A6311B" w:rsidRPr="00953718" w:rsidRDefault="00A6311B" w:rsidP="00A6311B">
      <w:pPr>
        <w:pStyle w:val="EndNoteBibliography"/>
        <w:ind w:left="720" w:hanging="720"/>
      </w:pPr>
      <w:r w:rsidRPr="00953718">
        <w:t>2.</w:t>
      </w:r>
      <w:r w:rsidRPr="00953718">
        <w:tab/>
        <w:t xml:space="preserve">Olsson, S.E., et al., </w:t>
      </w:r>
      <w:r w:rsidRPr="00953718">
        <w:rPr>
          <w:i/>
        </w:rPr>
        <w:t>Evaluation of quadrivalent HPV 6/11/16/18 vaccine efficacy against cervical and anogenital disease in subjects with serological evidence of prior vaccine type HPV infection.</w:t>
      </w:r>
      <w:r w:rsidRPr="00953718">
        <w:t xml:space="preserve"> Hum Vaccin, 2009. </w:t>
      </w:r>
      <w:r w:rsidRPr="00953718">
        <w:rPr>
          <w:b/>
        </w:rPr>
        <w:t>5</w:t>
      </w:r>
      <w:r w:rsidRPr="00953718">
        <w:t>(10): p. 696-704.</w:t>
      </w:r>
    </w:p>
    <w:p w:rsidR="00A6311B" w:rsidRPr="00953718" w:rsidRDefault="00A6311B" w:rsidP="00A6311B">
      <w:pPr>
        <w:pStyle w:val="EndNoteBibliography"/>
        <w:ind w:left="720" w:hanging="720"/>
      </w:pPr>
      <w:r w:rsidRPr="00953718">
        <w:t>3.</w:t>
      </w:r>
      <w:r w:rsidRPr="00953718">
        <w:tab/>
        <w:t xml:space="preserve">Schwarz, T.F., et al., </w:t>
      </w:r>
      <w:r w:rsidRPr="00953718">
        <w:rPr>
          <w:i/>
        </w:rPr>
        <w:t>Immunogenicity and tolerability of an HPV-16/18 AS04-adjuvanted prophylactic cervical cancer vaccine in women aged 15-55 years.</w:t>
      </w:r>
      <w:r w:rsidRPr="00953718">
        <w:t xml:space="preserve"> Vaccine, 2009. </w:t>
      </w:r>
      <w:r w:rsidRPr="00953718">
        <w:rPr>
          <w:b/>
        </w:rPr>
        <w:t>27</w:t>
      </w:r>
      <w:r w:rsidRPr="00953718">
        <w:t>(4): p. 581-7.</w:t>
      </w:r>
    </w:p>
    <w:p w:rsidR="00A6311B" w:rsidRPr="00953718" w:rsidRDefault="00A6311B" w:rsidP="00A6311B">
      <w:pPr>
        <w:pStyle w:val="EndNoteBibliography"/>
        <w:ind w:left="720" w:hanging="720"/>
      </w:pPr>
      <w:r w:rsidRPr="00953718">
        <w:t>4.</w:t>
      </w:r>
      <w:r w:rsidRPr="00953718">
        <w:tab/>
        <w:t xml:space="preserve">Castellsague, X., et al., </w:t>
      </w:r>
      <w:r w:rsidRPr="00953718">
        <w:rPr>
          <w:i/>
        </w:rPr>
        <w:t>HPV vaccination against cervical cancer in women above 25 years of age: key considerations and current perspectives.</w:t>
      </w:r>
      <w:r w:rsidRPr="00953718">
        <w:t xml:space="preserve"> Gynecol Oncol, 2009. </w:t>
      </w:r>
      <w:r w:rsidRPr="00953718">
        <w:rPr>
          <w:b/>
        </w:rPr>
        <w:t>115</w:t>
      </w:r>
      <w:r w:rsidRPr="00953718">
        <w:t>(3 Suppl): p. S15-23.</w:t>
      </w:r>
    </w:p>
    <w:p w:rsidR="00A6311B" w:rsidRPr="00953718" w:rsidRDefault="00A6311B" w:rsidP="00A6311B">
      <w:pPr>
        <w:pStyle w:val="EndNoteBibliography"/>
        <w:ind w:left="720" w:hanging="720"/>
      </w:pPr>
      <w:r w:rsidRPr="00953718">
        <w:t>5.</w:t>
      </w:r>
      <w:r w:rsidRPr="00953718">
        <w:tab/>
        <w:t xml:space="preserve">Harper, D.M., et al., </w:t>
      </w:r>
      <w:r w:rsidRPr="00953718">
        <w:rPr>
          <w:i/>
        </w:rPr>
        <w:t>Sustained efficacy up to 4.5 years of a bivalent L1 virus-like particle vaccine against human papillomavirus types 16 and 18: follow-up from a randomised control trial.</w:t>
      </w:r>
      <w:r w:rsidRPr="00953718">
        <w:t xml:space="preserve"> Lancet, 2006. </w:t>
      </w:r>
      <w:r w:rsidRPr="00953718">
        <w:rPr>
          <w:b/>
        </w:rPr>
        <w:t>367</w:t>
      </w:r>
      <w:r w:rsidRPr="00953718">
        <w:t>(9518): p. 1247-55.</w:t>
      </w:r>
    </w:p>
    <w:p w:rsidR="00A6311B" w:rsidRPr="00953718" w:rsidRDefault="00A6311B" w:rsidP="00A6311B">
      <w:pPr>
        <w:pStyle w:val="EndNoteBibliography"/>
        <w:ind w:left="720" w:hanging="720"/>
      </w:pPr>
      <w:r w:rsidRPr="00953718">
        <w:t>6.</w:t>
      </w:r>
      <w:r w:rsidRPr="00953718">
        <w:tab/>
      </w:r>
      <w:r w:rsidRPr="00953718">
        <w:rPr>
          <w:i/>
        </w:rPr>
        <w:t>Leitlinienprogramm Onkologie (Deutsche Krebsgesellschaft, Deutsche Krebshilfe, AWMF): Prävention des Zervixkarzinoms, Langversion1.1, 2020, AWMF Registernummer: 015/027OL</w:t>
      </w:r>
      <w:r w:rsidRPr="00953718">
        <w:t xml:space="preserve">. Available from: </w:t>
      </w:r>
      <w:hyperlink r:id="rId8" w:history="1">
        <w:r w:rsidRPr="00953718">
          <w:rPr>
            <w:rStyle w:val="Hyperlink"/>
          </w:rPr>
          <w:t>http://www.leitlinienprogramm-onkologie.de/leitlinien/zervixkarzinom-praevention/</w:t>
        </w:r>
      </w:hyperlink>
      <w:r w:rsidRPr="00953718">
        <w:t>.</w:t>
      </w:r>
    </w:p>
    <w:p w:rsidR="00A6311B" w:rsidRPr="00953718" w:rsidRDefault="00A6311B" w:rsidP="00A6311B">
      <w:pPr>
        <w:pStyle w:val="EndNoteBibliography"/>
        <w:ind w:left="720" w:hanging="720"/>
      </w:pPr>
      <w:r w:rsidRPr="00953718">
        <w:t>7.</w:t>
      </w:r>
      <w:r w:rsidRPr="00953718">
        <w:tab/>
      </w:r>
      <w:r w:rsidRPr="00953718">
        <w:rPr>
          <w:i/>
        </w:rPr>
        <w:t>Ständige Impfkommission: Empfehlungen der Ständigen Impfkommission (STIKO) am Robert Koch-Institut. Epid Bull 2017;34:333 – 380 | DOI 10.17886/EpiBull-2017-044.1</w:t>
      </w:r>
      <w:r w:rsidRPr="00953718">
        <w:t xml:space="preserve">. Available from: </w:t>
      </w:r>
      <w:hyperlink r:id="rId9" w:history="1">
        <w:r w:rsidRPr="00953718">
          <w:rPr>
            <w:rStyle w:val="Hyperlink"/>
          </w:rPr>
          <w:t>https://www.rki.de/DE/Content/Infekt/EpidBull/Archiv/2017/Ausgaben/34_17.pdf?__blob=publicationFile</w:t>
        </w:r>
      </w:hyperlink>
      <w:r w:rsidRPr="00953718">
        <w:t>.</w:t>
      </w:r>
    </w:p>
    <w:p w:rsidR="00A6311B" w:rsidRPr="00953718" w:rsidRDefault="00A6311B" w:rsidP="00A6311B">
      <w:pPr>
        <w:pStyle w:val="EndNoteBibliography"/>
        <w:ind w:left="720" w:hanging="720"/>
      </w:pPr>
      <w:r w:rsidRPr="00953718">
        <w:t>8.</w:t>
      </w:r>
      <w:r w:rsidRPr="00953718">
        <w:tab/>
        <w:t xml:space="preserve">Kang, W.D., H.S. Choi, and S.M. Kim, </w:t>
      </w:r>
      <w:r w:rsidRPr="00953718">
        <w:rPr>
          <w:i/>
        </w:rPr>
        <w:t>Is vaccination with quadrivalent HPV vaccine after loop electrosurgical excision procedure effective in preventing recurrence in patients with high-grade cervical intraepithelial neoplasia (CIN2-3)?</w:t>
      </w:r>
      <w:r w:rsidRPr="00953718">
        <w:t xml:space="preserve"> Gynecol Oncol, 2013. </w:t>
      </w:r>
      <w:r w:rsidRPr="00953718">
        <w:rPr>
          <w:b/>
        </w:rPr>
        <w:t>130</w:t>
      </w:r>
      <w:r w:rsidRPr="00953718">
        <w:t>(2): p. 264-8.</w:t>
      </w:r>
    </w:p>
    <w:p w:rsidR="00A6311B" w:rsidRPr="00953718" w:rsidRDefault="00A6311B" w:rsidP="00A6311B">
      <w:pPr>
        <w:pStyle w:val="EndNoteBibliography"/>
        <w:ind w:left="720" w:hanging="720"/>
      </w:pPr>
      <w:r w:rsidRPr="00953718">
        <w:t>9.</w:t>
      </w:r>
      <w:r w:rsidRPr="00953718">
        <w:tab/>
        <w:t xml:space="preserve">Lichter, K., et al., </w:t>
      </w:r>
      <w:r w:rsidRPr="00953718">
        <w:rPr>
          <w:i/>
        </w:rPr>
        <w:t>Adjuvant Human Papillomavirus Vaccine to Reduce Recurrent Cervical Dysplasia in Unvaccinated Women: A Systematic Review and Meta-analysis.</w:t>
      </w:r>
      <w:r w:rsidRPr="00953718">
        <w:t xml:space="preserve"> Obstet Gynecol, 2020. </w:t>
      </w:r>
      <w:r w:rsidRPr="00953718">
        <w:rPr>
          <w:b/>
        </w:rPr>
        <w:t>135</w:t>
      </w:r>
      <w:r w:rsidRPr="00953718">
        <w:t>(5): p. 1070-1083.</w:t>
      </w:r>
    </w:p>
    <w:p w:rsidR="00A6311B" w:rsidRPr="00953718" w:rsidRDefault="00A6311B" w:rsidP="00A6311B">
      <w:pPr>
        <w:pStyle w:val="EndNoteBibliography"/>
        <w:ind w:left="720" w:hanging="720"/>
      </w:pPr>
      <w:r w:rsidRPr="00953718">
        <w:t>10.</w:t>
      </w:r>
      <w:r w:rsidRPr="00953718">
        <w:tab/>
        <w:t xml:space="preserve">Joura, E.A., et al., </w:t>
      </w:r>
      <w:r w:rsidRPr="00953718">
        <w:rPr>
          <w:i/>
        </w:rPr>
        <w:t>Effect of the human papillomavirus (HPV) quadrivalent vaccine in a subgroup of women with cervical and vulvar disease: retrospective pooled analysis of trial data.</w:t>
      </w:r>
      <w:r w:rsidRPr="00953718">
        <w:t xml:space="preserve"> Bmj, 2012. </w:t>
      </w:r>
      <w:r w:rsidRPr="00953718">
        <w:rPr>
          <w:b/>
        </w:rPr>
        <w:t>344</w:t>
      </w:r>
      <w:r w:rsidRPr="00953718">
        <w:t>: p. e1401.</w:t>
      </w:r>
    </w:p>
    <w:p w:rsidR="00A6311B" w:rsidRPr="00953718" w:rsidRDefault="00A6311B" w:rsidP="00A6311B">
      <w:pPr>
        <w:pStyle w:val="EndNoteBibliography"/>
        <w:ind w:left="720" w:hanging="720"/>
      </w:pPr>
      <w:r w:rsidRPr="00953718">
        <w:t>11.</w:t>
      </w:r>
      <w:r w:rsidRPr="00953718">
        <w:tab/>
        <w:t xml:space="preserve">Monsonego, J., et al., </w:t>
      </w:r>
      <w:r w:rsidRPr="00953718">
        <w:rPr>
          <w:i/>
        </w:rPr>
        <w:t>Benefits of vaccinating young adult women with a prophylactic quadrivalent human papillomavirus (types 6, 11, 16 and 18) vaccine.</w:t>
      </w:r>
      <w:r w:rsidRPr="00953718">
        <w:t xml:space="preserve"> Vaccine, 2010. </w:t>
      </w:r>
      <w:r w:rsidRPr="00953718">
        <w:rPr>
          <w:b/>
        </w:rPr>
        <w:t>28</w:t>
      </w:r>
      <w:r w:rsidRPr="00953718">
        <w:t>(51): p. 8065-72.</w:t>
      </w:r>
    </w:p>
    <w:p w:rsidR="00A6311B" w:rsidRPr="00953718" w:rsidRDefault="00A6311B" w:rsidP="00A6311B">
      <w:pPr>
        <w:pStyle w:val="EndNoteBibliography"/>
        <w:ind w:left="720" w:hanging="720"/>
      </w:pPr>
      <w:r w:rsidRPr="00953718">
        <w:t>12.</w:t>
      </w:r>
      <w:r w:rsidRPr="00953718">
        <w:tab/>
      </w:r>
      <w:r w:rsidRPr="00953718">
        <w:rPr>
          <w:i/>
        </w:rPr>
        <w:t>Neues zur HPV-Impfung</w:t>
      </w:r>
      <w:r w:rsidRPr="00953718">
        <w:t xml:space="preserve">. 2012; Available from: </w:t>
      </w:r>
      <w:hyperlink r:id="rId10" w:history="1">
        <w:r w:rsidRPr="00953718">
          <w:rPr>
            <w:rStyle w:val="Hyperlink"/>
          </w:rPr>
          <w:t>http://frauenklinik.charite.de/aktuelles/artikel/detail/neues_zur_hpv_impfung/</w:t>
        </w:r>
      </w:hyperlink>
      <w:r w:rsidRPr="00953718">
        <w:t>.</w:t>
      </w:r>
    </w:p>
    <w:p w:rsidR="00A6311B" w:rsidRPr="00953718" w:rsidRDefault="00A6311B" w:rsidP="00A6311B">
      <w:pPr>
        <w:pStyle w:val="EndNoteBibliography"/>
        <w:ind w:left="720" w:hanging="720"/>
      </w:pPr>
      <w:r w:rsidRPr="00953718">
        <w:t>13.</w:t>
      </w:r>
      <w:r w:rsidRPr="00953718">
        <w:tab/>
      </w:r>
      <w:r w:rsidRPr="00953718">
        <w:rPr>
          <w:i/>
        </w:rPr>
        <w:t>Impfkalender Sachsen 2011</w:t>
      </w:r>
      <w:r w:rsidRPr="00953718">
        <w:t>. 2011.</w:t>
      </w:r>
    </w:p>
    <w:p w:rsidR="00A6311B" w:rsidRPr="00953718" w:rsidRDefault="00A6311B" w:rsidP="00A6311B">
      <w:pPr>
        <w:pStyle w:val="EndNoteBibliography"/>
        <w:ind w:left="720" w:hanging="720"/>
      </w:pPr>
      <w:r w:rsidRPr="00953718">
        <w:t>14.</w:t>
      </w:r>
      <w:r w:rsidRPr="00953718">
        <w:tab/>
        <w:t xml:space="preserve">Hampl, M., </w:t>
      </w:r>
      <w:r w:rsidRPr="00953718">
        <w:rPr>
          <w:i/>
        </w:rPr>
        <w:t>[Value of general human papillomavirus vaccination in sexually active women].</w:t>
      </w:r>
      <w:r w:rsidRPr="00953718">
        <w:t xml:space="preserve"> Dtsch Med Wochenschr, 2009. </w:t>
      </w:r>
      <w:r w:rsidRPr="00953718">
        <w:rPr>
          <w:b/>
        </w:rPr>
        <w:t>134 Suppl 2</w:t>
      </w:r>
      <w:r w:rsidRPr="00953718">
        <w:t>: p. S95-9.</w:t>
      </w:r>
    </w:p>
    <w:p w:rsidR="00A6311B" w:rsidRPr="00953718" w:rsidRDefault="00A6311B" w:rsidP="00A6311B">
      <w:pPr>
        <w:pStyle w:val="EndNoteBibliography"/>
        <w:ind w:left="720" w:hanging="720"/>
      </w:pPr>
      <w:r w:rsidRPr="00953718">
        <w:t>15.</w:t>
      </w:r>
      <w:r w:rsidRPr="00953718">
        <w:tab/>
        <w:t xml:space="preserve">Beier, D., </w:t>
      </w:r>
      <w:r w:rsidRPr="00953718">
        <w:rPr>
          <w:i/>
        </w:rPr>
        <w:t>HPV-Impfung - Mitteilung der Sächsischen Impfkommissiom.</w:t>
      </w:r>
      <w:r w:rsidRPr="00953718">
        <w:t xml:space="preserve"> Ärzteblatt Sachsen, 2011. </w:t>
      </w:r>
      <w:r w:rsidRPr="00953718">
        <w:rPr>
          <w:b/>
        </w:rPr>
        <w:t>1</w:t>
      </w:r>
      <w:r w:rsidRPr="00953718">
        <w:t>.</w:t>
      </w:r>
    </w:p>
    <w:p w:rsidR="00A6311B" w:rsidRPr="00953718" w:rsidRDefault="00A6311B" w:rsidP="00A6311B">
      <w:pPr>
        <w:pStyle w:val="EndNoteBibliography"/>
        <w:ind w:left="720" w:hanging="720"/>
      </w:pPr>
      <w:r w:rsidRPr="00953718">
        <w:t>16.</w:t>
      </w:r>
      <w:r w:rsidRPr="00953718">
        <w:tab/>
        <w:t xml:space="preserve">Koch-Institut, R., </w:t>
      </w:r>
      <w:r w:rsidRPr="00953718">
        <w:rPr>
          <w:i/>
        </w:rPr>
        <w:t>Mitteilung der Ständigen Impfkommission am Robert Koch-Institut: Empfehlungen der Ständigen Impfkommission (STIKO) am Robert Koch-Institut/Stand: Juli 2011.</w:t>
      </w:r>
      <w:r w:rsidRPr="00953718">
        <w:t xml:space="preserve"> Epid Bulletin, 2011. </w:t>
      </w:r>
      <w:r w:rsidRPr="00953718">
        <w:rPr>
          <w:b/>
        </w:rPr>
        <w:t>30</w:t>
      </w:r>
      <w:r w:rsidRPr="00953718">
        <w:t>: p. 275–94.</w:t>
      </w:r>
    </w:p>
    <w:p w:rsidR="00A6311B" w:rsidRPr="00953718" w:rsidRDefault="00A6311B" w:rsidP="00A6311B">
      <w:pPr>
        <w:pStyle w:val="EndNoteBibliography"/>
        <w:ind w:left="720" w:hanging="720"/>
      </w:pPr>
      <w:r w:rsidRPr="00953718">
        <w:t>17.</w:t>
      </w:r>
      <w:r w:rsidRPr="00953718">
        <w:tab/>
        <w:t xml:space="preserve">STIKO, </w:t>
      </w:r>
      <w:r w:rsidRPr="00953718">
        <w:rPr>
          <w:i/>
        </w:rPr>
        <w:t>STIKO-Impfkalender 2011.</w:t>
      </w:r>
      <w:r w:rsidRPr="00953718">
        <w:t xml:space="preserve"> 2011.</w:t>
      </w:r>
    </w:p>
    <w:p w:rsidR="00A6311B" w:rsidRPr="00953718" w:rsidRDefault="00A6311B" w:rsidP="00A6311B">
      <w:pPr>
        <w:pStyle w:val="EndNoteBibliography"/>
        <w:ind w:left="720" w:hanging="720"/>
      </w:pPr>
      <w:r w:rsidRPr="00953718">
        <w:t>18.</w:t>
      </w:r>
      <w:r w:rsidRPr="00953718">
        <w:tab/>
        <w:t xml:space="preserve">al., G.e., </w:t>
      </w:r>
      <w:r w:rsidRPr="00953718">
        <w:rPr>
          <w:i/>
        </w:rPr>
        <w:t xml:space="preserve">SPERANZA Study: Preliminary results of HPV vaccination after LOOP electrosurgical excision procedure for cervical intraepithelial neoplasia. </w:t>
      </w:r>
      <w:r w:rsidRPr="00953718">
        <w:t xml:space="preserve">, in </w:t>
      </w:r>
      <w:r w:rsidRPr="00953718">
        <w:rPr>
          <w:i/>
        </w:rPr>
        <w:t>EUROGIN congress</w:t>
      </w:r>
      <w:r w:rsidRPr="00953718">
        <w:t>. 2016: OC-04-06.</w:t>
      </w:r>
    </w:p>
    <w:p w:rsidR="00A6311B" w:rsidRPr="00953718" w:rsidRDefault="00A6311B" w:rsidP="00A6311B">
      <w:pPr>
        <w:pStyle w:val="EndNoteBibliography"/>
        <w:ind w:left="720" w:hanging="720"/>
      </w:pPr>
      <w:r w:rsidRPr="00953718">
        <w:t>19.</w:t>
      </w:r>
      <w:r w:rsidRPr="00953718">
        <w:tab/>
        <w:t xml:space="preserve">Hildesheim, A., et al., </w:t>
      </w:r>
      <w:r w:rsidRPr="00953718">
        <w:rPr>
          <w:i/>
        </w:rPr>
        <w:t>Impact of human papillomavirus (HPV) 16 and 18 vaccination on prevalent infections and rates of cervical lesions after excisional treatment.</w:t>
      </w:r>
      <w:r w:rsidRPr="00953718">
        <w:t xml:space="preserve"> Am J Obstet Gynecol, 2016. </w:t>
      </w:r>
      <w:r w:rsidRPr="00953718">
        <w:rPr>
          <w:b/>
        </w:rPr>
        <w:t>215</w:t>
      </w:r>
      <w:r w:rsidRPr="00953718">
        <w:t>(2): p. 212.e1-212.e15.</w:t>
      </w:r>
    </w:p>
    <w:p w:rsidR="00A6311B" w:rsidRPr="00953718" w:rsidRDefault="00A6311B" w:rsidP="00A6311B">
      <w:pPr>
        <w:pStyle w:val="EndNoteBibliography"/>
        <w:ind w:left="720" w:hanging="720"/>
      </w:pPr>
      <w:r w:rsidRPr="00953718">
        <w:lastRenderedPageBreak/>
        <w:t>20.</w:t>
      </w:r>
      <w:r w:rsidRPr="00953718">
        <w:tab/>
        <w:t xml:space="preserve">Garland, S.M., et al., </w:t>
      </w:r>
      <w:r w:rsidRPr="00953718">
        <w:rPr>
          <w:i/>
        </w:rPr>
        <w:t>Prior human papillomavirus-16/18 AS04-adjuvanted vaccination prevents recurrent high grade cervical intraepithelial neoplasia after definitive surgical therapy: Post-hoc analysis from a randomized controlled trial.</w:t>
      </w:r>
      <w:r w:rsidRPr="00953718">
        <w:t xml:space="preserve"> Int J Cancer, 2016. </w:t>
      </w:r>
      <w:r w:rsidRPr="00953718">
        <w:rPr>
          <w:b/>
        </w:rPr>
        <w:t>139</w:t>
      </w:r>
      <w:r w:rsidRPr="00953718">
        <w:t>(12): p. 2812-2826.</w:t>
      </w:r>
    </w:p>
    <w:p w:rsidR="00A6311B" w:rsidRPr="00953718" w:rsidRDefault="00A6311B" w:rsidP="00A6311B">
      <w:pPr>
        <w:pStyle w:val="EndNoteBibliography"/>
        <w:ind w:left="720" w:hanging="720"/>
      </w:pPr>
      <w:r w:rsidRPr="00953718">
        <w:t>21.</w:t>
      </w:r>
      <w:r w:rsidRPr="00953718">
        <w:tab/>
        <w:t xml:space="preserve">Ghelardi, A., et al., </w:t>
      </w:r>
      <w:r w:rsidRPr="00953718">
        <w:rPr>
          <w:i/>
        </w:rPr>
        <w:t>SPERANZA project: HPV vaccination after treatment for CIN2.</w:t>
      </w:r>
      <w:r w:rsidRPr="00953718">
        <w:t xml:space="preserve"> Gynecol Oncol, 2018. </w:t>
      </w:r>
      <w:r w:rsidRPr="00953718">
        <w:rPr>
          <w:b/>
        </w:rPr>
        <w:t>151</w:t>
      </w:r>
      <w:r w:rsidRPr="00953718">
        <w:t>(2): p. 229-234.</w:t>
      </w:r>
    </w:p>
    <w:p w:rsidR="00A6311B" w:rsidRPr="00953718" w:rsidRDefault="00A6311B" w:rsidP="00A6311B">
      <w:pPr>
        <w:rPr>
          <w:rFonts w:ascii="ITCFranklinGothic LT Book" w:hAnsi="ITCFranklinGothic LT Book"/>
        </w:rPr>
      </w:pPr>
      <w:r w:rsidRPr="00953718">
        <w:rPr>
          <w:rFonts w:ascii="ITCFranklinGothic LT Book" w:hAnsi="ITCFranklinGothic LT Book"/>
        </w:rPr>
        <w:fldChar w:fldCharType="end"/>
      </w:r>
    </w:p>
    <w:p w:rsidR="00A6311B" w:rsidRPr="00953718" w:rsidRDefault="00A6311B" w:rsidP="00A6311B">
      <w:pPr>
        <w:pStyle w:val="Betreff"/>
        <w:ind w:right="680"/>
        <w:rPr>
          <w:b w:val="0"/>
        </w:rPr>
      </w:pPr>
    </w:p>
    <w:p w:rsidR="00A6311B" w:rsidRPr="00953718" w:rsidRDefault="00A6311B">
      <w:pPr>
        <w:rPr>
          <w:rFonts w:ascii="ITCFranklinGothic LT Book" w:hAnsi="ITCFranklinGothic LT Book"/>
        </w:rPr>
      </w:pPr>
    </w:p>
    <w:sectPr w:rsidR="00A6311B" w:rsidRPr="0095371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FranklinGothic LT Book">
    <w:panose1 w:val="02000503050000020004"/>
    <w:charset w:val="00"/>
    <w:family w:val="auto"/>
    <w:pitch w:val="variable"/>
    <w:sig w:usb0="800000AF" w:usb1="40000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EBE13F9"/>
    <w:multiLevelType w:val="hybridMultilevel"/>
    <w:tmpl w:val="DE0024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11B"/>
    <w:rsid w:val="0008781D"/>
    <w:rsid w:val="001A78F8"/>
    <w:rsid w:val="00335AA4"/>
    <w:rsid w:val="007C3970"/>
    <w:rsid w:val="00953718"/>
    <w:rsid w:val="009E1A06"/>
    <w:rsid w:val="00A631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181378-D169-4D31-BE62-EC70BAE58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uiPriority w:val="99"/>
    <w:rsid w:val="00A6311B"/>
    <w:pPr>
      <w:spacing w:after="0" w:line="280" w:lineRule="exact"/>
    </w:pPr>
    <w:rPr>
      <w:rFonts w:ascii="ITCFranklinGothic LT Book" w:eastAsia="Times New Roman" w:hAnsi="ITCFranklinGothic LT Book" w:cs="Times New Roman"/>
      <w:b/>
      <w:szCs w:val="20"/>
      <w:lang w:eastAsia="de-DE"/>
    </w:rPr>
  </w:style>
  <w:style w:type="paragraph" w:styleId="Listenabsatz">
    <w:name w:val="List Paragraph"/>
    <w:basedOn w:val="Standard"/>
    <w:uiPriority w:val="34"/>
    <w:qFormat/>
    <w:rsid w:val="00A6311B"/>
    <w:pPr>
      <w:spacing w:after="200" w:line="276" w:lineRule="auto"/>
      <w:ind w:left="720"/>
      <w:contextualSpacing/>
    </w:pPr>
    <w:rPr>
      <w:rFonts w:ascii="ITCFranklinGothic LT Book" w:hAnsi="ITCFranklinGothic LT Book"/>
    </w:rPr>
  </w:style>
  <w:style w:type="paragraph" w:customStyle="1" w:styleId="Korrespondenz2">
    <w:name w:val="Korrespondenz2"/>
    <w:basedOn w:val="Standard"/>
    <w:uiPriority w:val="99"/>
    <w:rsid w:val="00A6311B"/>
    <w:pPr>
      <w:spacing w:after="0" w:line="260" w:lineRule="exact"/>
    </w:pPr>
    <w:rPr>
      <w:rFonts w:ascii="ITCFranklinGothic LT Book" w:eastAsia="Times New Roman" w:hAnsi="ITCFranklinGothic LT Book" w:cs="Times New Roman"/>
      <w:szCs w:val="20"/>
      <w:lang w:eastAsia="de-DE"/>
    </w:rPr>
  </w:style>
  <w:style w:type="character" w:styleId="Hyperlink">
    <w:name w:val="Hyperlink"/>
    <w:basedOn w:val="Absatz-Standardschriftart"/>
    <w:uiPriority w:val="99"/>
    <w:unhideWhenUsed/>
    <w:rsid w:val="00A6311B"/>
    <w:rPr>
      <w:color w:val="0563C1" w:themeColor="hyperlink"/>
      <w:u w:val="single"/>
    </w:rPr>
  </w:style>
  <w:style w:type="paragraph" w:customStyle="1" w:styleId="EndNoteBibliography">
    <w:name w:val="EndNote Bibliography"/>
    <w:basedOn w:val="Standard"/>
    <w:link w:val="EndNoteBibliographyZchn"/>
    <w:rsid w:val="00A6311B"/>
    <w:pPr>
      <w:spacing w:after="0" w:line="240" w:lineRule="auto"/>
    </w:pPr>
    <w:rPr>
      <w:rFonts w:ascii="ITCFranklinGothic LT Book" w:eastAsia="Times New Roman" w:hAnsi="ITCFranklinGothic LT Book" w:cs="Times New Roman"/>
      <w:noProof/>
      <w:szCs w:val="20"/>
      <w:lang w:eastAsia="de-DE"/>
    </w:rPr>
  </w:style>
  <w:style w:type="character" w:customStyle="1" w:styleId="EndNoteBibliographyZchn">
    <w:name w:val="EndNote Bibliography Zchn"/>
    <w:basedOn w:val="Absatz-Standardschriftart"/>
    <w:link w:val="EndNoteBibliography"/>
    <w:rsid w:val="00A6311B"/>
    <w:rPr>
      <w:rFonts w:ascii="ITCFranklinGothic LT Book" w:eastAsia="Times New Roman" w:hAnsi="ITCFranklinGothic LT Book" w:cs="Times New Roman"/>
      <w:noProof/>
      <w:szCs w:val="20"/>
      <w:lang w:eastAsia="de-DE"/>
    </w:rPr>
  </w:style>
  <w:style w:type="paragraph" w:styleId="Sprechblasentext">
    <w:name w:val="Balloon Text"/>
    <w:basedOn w:val="Standard"/>
    <w:link w:val="SprechblasentextZchn"/>
    <w:uiPriority w:val="99"/>
    <w:semiHidden/>
    <w:unhideWhenUsed/>
    <w:rsid w:val="0095371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37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itlinienprogramm-onkologie.de/leitlinien/zervixkarzinom-praevention/" TargetMode="External"/><Relationship Id="rId3" Type="http://schemas.openxmlformats.org/officeDocument/2006/relationships/settings" Target="settings.xml"/><Relationship Id="rId7" Type="http://schemas.openxmlformats.org/officeDocument/2006/relationships/hyperlink" Target="https://www.leitlinienprogramm-onkologie.de/fileadmin/user_upload/Downloads/Leitlinien/Zervixkarzinom_Praevention/LL_Pr%C3%A4vention_des_Zervixkarzinoms_Langversion_1.1.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wmf.org/uploads/tx_szleitlinien/082-002l_S3_Impfpraevention-HPV-assoziierter-Neoplasien_2020-07_01.pdf" TargetMode="External"/><Relationship Id="rId11" Type="http://schemas.openxmlformats.org/officeDocument/2006/relationships/fontTable" Target="fontTable.xml"/><Relationship Id="rId5" Type="http://schemas.openxmlformats.org/officeDocument/2006/relationships/hyperlink" Target="https://www.awmf.org/uploads/tx_szleitlinien/032-033OLl_S3_Diagnostik_Therapie_Nachsorge_Zervixkarzinom_2021-03.pdf" TargetMode="External"/><Relationship Id="rId10" Type="http://schemas.openxmlformats.org/officeDocument/2006/relationships/hyperlink" Target="http://frauenklinik.charite.de/aktuelles/artikel/detail/neues_zur_hpv_impfung/" TargetMode="External"/><Relationship Id="rId4" Type="http://schemas.openxmlformats.org/officeDocument/2006/relationships/webSettings" Target="webSettings.xml"/><Relationship Id="rId9" Type="http://schemas.openxmlformats.org/officeDocument/2006/relationships/hyperlink" Target="https://www.rki.de/DE/Content/Infekt/EpidBull/Archiv/2017/Ausgaben/34_17.pdf?__blob=publicationFil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21</Words>
  <Characters>10846</Characters>
  <Application>Microsoft Office Word</Application>
  <DocSecurity>0</DocSecurity>
  <Lines>90</Lines>
  <Paragraphs>25</Paragraphs>
  <ScaleCrop>false</ScaleCrop>
  <HeadingPairs>
    <vt:vector size="2" baseType="variant">
      <vt:variant>
        <vt:lpstr>Titel</vt:lpstr>
      </vt:variant>
      <vt:variant>
        <vt:i4>1</vt:i4>
      </vt:variant>
    </vt:vector>
  </HeadingPairs>
  <TitlesOfParts>
    <vt:vector size="1" baseType="lpstr">
      <vt:lpstr/>
    </vt:vector>
  </TitlesOfParts>
  <Company>Universitätsklinikum Erlangen</Company>
  <LinksUpToDate>false</LinksUpToDate>
  <CharactersWithSpaces>1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ütof, Christine</dc:creator>
  <cp:keywords/>
  <dc:description/>
  <cp:lastModifiedBy>Laufer, Luise</cp:lastModifiedBy>
  <cp:revision>2</cp:revision>
  <cp:lastPrinted>2021-05-19T13:31:00Z</cp:lastPrinted>
  <dcterms:created xsi:type="dcterms:W3CDTF">2021-06-17T08:35:00Z</dcterms:created>
  <dcterms:modified xsi:type="dcterms:W3CDTF">2021-06-17T08:35:00Z</dcterms:modified>
</cp:coreProperties>
</file>